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B19FD" w:rsidRPr="00B061AA" w:rsidRDefault="004B19FD" w:rsidP="004B19FD">
      <w:pPr>
        <w:pStyle w:val="Heading1"/>
        <w:spacing w:before="0"/>
        <w:jc w:val="center"/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  <w:lang w:val="sv-SE"/>
        </w:rPr>
      </w:pPr>
      <w:bookmarkStart w:id="0" w:name="_Toc202468641"/>
      <w:bookmarkStart w:id="1" w:name="_GoBack"/>
      <w:bookmarkEnd w:id="1"/>
      <w:r w:rsidRPr="00B061AA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  <w:lang w:val="sv-SE"/>
        </w:rPr>
        <w:t>DAFTAR PUSTAKA</w:t>
      </w:r>
      <w:bookmarkEnd w:id="0"/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5438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instrText xml:space="preserve">ADDIN Mendeley Bibliography CSL_BIBLIOGRAPHY </w:instrText>
      </w:r>
      <w:r w:rsidRPr="0065438D"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Amin, M. (2016)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Panduan Pengembangan Bahan Ajar IPA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. Direktorat Jendral Dikdas.</w:t>
      </w:r>
    </w:p>
    <w:p w:rsidR="004B19FD" w:rsidRPr="003F6908" w:rsidRDefault="004B19FD" w:rsidP="004B19FD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3F6908">
        <w:rPr>
          <w:rFonts w:ascii="Times New Roman" w:hAnsi="Times New Roman" w:cs="Times New Roman"/>
          <w:sz w:val="24"/>
          <w:szCs w:val="24"/>
          <w:lang w:val="sv-SE"/>
        </w:rPr>
        <w:t>Alvariani, Nur</w:t>
      </w:r>
      <w:r>
        <w:rPr>
          <w:rFonts w:ascii="Times New Roman" w:hAnsi="Times New Roman" w:cs="Times New Roman"/>
          <w:sz w:val="24"/>
          <w:szCs w:val="24"/>
          <w:lang w:val="sv-SE"/>
        </w:rPr>
        <w:t>,</w:t>
      </w:r>
      <w:r w:rsidRPr="003F6908">
        <w:rPr>
          <w:rFonts w:ascii="Times New Roman" w:hAnsi="Times New Roman" w:cs="Times New Roman"/>
          <w:sz w:val="24"/>
          <w:szCs w:val="24"/>
          <w:lang w:val="sv-SE"/>
        </w:rPr>
        <w:t xml:space="preserve"> &amp; Sukmawarti. (2022)</w:t>
      </w:r>
      <w:r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  <w:r w:rsidRPr="003F6908">
        <w:rPr>
          <w:rFonts w:ascii="Times New Roman" w:hAnsi="Times New Roman" w:cs="Times New Roman"/>
          <w:sz w:val="24"/>
          <w:szCs w:val="24"/>
          <w:lang w:val="sv-SE"/>
        </w:rPr>
        <w:t xml:space="preserve">Pengembangan Bahan Ajar Berbasis Permainan Tradisional Jawa Untuk Pemahaman Konsep Bangun Datar. </w:t>
      </w:r>
      <w:r w:rsidRPr="003F6908">
        <w:rPr>
          <w:rFonts w:ascii="Times New Roman" w:hAnsi="Times New Roman" w:cs="Times New Roman"/>
          <w:sz w:val="24"/>
          <w:szCs w:val="24"/>
        </w:rPr>
        <w:t>Jurnal Penelitian Pendidikan MIPA Vol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3F6908">
        <w:rPr>
          <w:rFonts w:ascii="Times New Roman" w:hAnsi="Times New Roman" w:cs="Times New Roman"/>
          <w:sz w:val="24"/>
          <w:szCs w:val="24"/>
        </w:rPr>
        <w:t xml:space="preserve"> 6 No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3F6908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4B19FD" w:rsidRPr="004A55A0" w:rsidRDefault="004B19FD" w:rsidP="004B19FD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4A55A0">
        <w:rPr>
          <w:rFonts w:ascii="Times New Roman" w:hAnsi="Times New Roman" w:cs="Times New Roman"/>
          <w:sz w:val="24"/>
          <w:szCs w:val="24"/>
          <w:lang w:val="sv-SE"/>
        </w:rPr>
        <w:t>Barus, U., &amp; Panjaitan, N, S. (2024).</w:t>
      </w:r>
      <w:r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Pr="004A55A0">
        <w:rPr>
          <w:rFonts w:ascii="Times New Roman" w:hAnsi="Times New Roman" w:cs="Times New Roman"/>
          <w:sz w:val="24"/>
          <w:szCs w:val="24"/>
          <w:lang w:val="sv-SE"/>
        </w:rPr>
        <w:t>Pengembangan Bahan Ajar Interaktif Flipbook Berbasis Teknologi Informasi dan Komunikasi  Pada Materi Cinta Indonesia Kelas V SD Negeri 101922 Beringin. Jurnal INDOPEDIA (Inovasi Pembelajaran Dan Pendidikan). Vol. 2. No. 4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Belawati, T. (2003)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Pengembangan Bahan Ajar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. Pusat Penerbitan UT.</w:t>
      </w:r>
    </w:p>
    <w:p w:rsidR="004B19FD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Berliana Nur Oktaviana, E., Desi Setiyadi, &amp; Fitriana Siregar. (2023). Pengembangan Bahan Ajar Etnomatematika Bernuansa Rumah Adat Provinsi Banten Pada Sekolah Dasar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Jurnal Elementaria Edukasia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6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(4), 1835–1845. https://doi.org/10.31949/jee.v6i4.7195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455C5">
        <w:rPr>
          <w:rFonts w:ascii="Times New Roman" w:hAnsi="Times New Roman" w:cs="Times New Roman"/>
          <w:sz w:val="25"/>
          <w:szCs w:val="25"/>
          <w:shd w:val="clear" w:color="auto" w:fill="FFFFFF"/>
        </w:rPr>
        <w:t>Damayanti, A., &amp; Sukmawarti</w:t>
      </w:r>
      <w:r w:rsidRPr="00A455C5">
        <w:rPr>
          <w:rFonts w:ascii="Times New Roman" w:hAnsi="Times New Roman" w:cs="Times New Roman"/>
          <w:sz w:val="24"/>
          <w:szCs w:val="24"/>
          <w:shd w:val="clear" w:color="auto" w:fill="FFFFFF"/>
        </w:rPr>
        <w:t>. (2022). Pengembangan Bahan Ajar Geometri Sd Berbasis Jajanan Pasar. Indonesian  Research Journal on Education: Jurnal Ilmu Pendidikan Vol. 3. No. 1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Depdiknas. (2003)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Pedoman Khusus Pengembangan Sistem Penilaian Berbasis Kompetensi SMP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. Depdiknas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Depdiknas. (2008)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Panduan Pengembangan Bahan Ajar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. Depdiknas.</w:t>
      </w:r>
    </w:p>
    <w:p w:rsidR="004B19FD" w:rsidRDefault="004B19FD" w:rsidP="004B19FD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3F6908">
        <w:rPr>
          <w:rFonts w:ascii="Times New Roman" w:hAnsi="Times New Roman" w:cs="Times New Roman"/>
          <w:sz w:val="24"/>
          <w:szCs w:val="24"/>
          <w:lang w:val="sv-SE"/>
        </w:rPr>
        <w:t>Dwi, F, D., &amp; Napitupulu, S. (2018). Peningkatan Kemampuan Siswa Dalam Pemecahan Masalah Fisika Melalui Model Pembelajaran Problem Based Learning. Vol. 3. No. 1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Ginting, S., Heryadi, H., &amp; Carolina, S. B. (2021). Upaya Pelestarian Rumah Adat Karo Melalui Rupa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Serat Rupa Journal of Design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5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(1), 122–141.</w:t>
      </w:r>
    </w:p>
    <w:p w:rsidR="004B19FD" w:rsidRDefault="004B19FD" w:rsidP="004B19FD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3F6908">
        <w:rPr>
          <w:rFonts w:ascii="Times New Roman" w:hAnsi="Times New Roman" w:cs="Times New Roman"/>
          <w:sz w:val="24"/>
          <w:szCs w:val="24"/>
          <w:lang w:val="sv-SE"/>
        </w:rPr>
        <w:t>Hidayat</w:t>
      </w:r>
      <w:r>
        <w:rPr>
          <w:rFonts w:ascii="Times New Roman" w:hAnsi="Times New Roman" w:cs="Times New Roman"/>
          <w:sz w:val="24"/>
          <w:szCs w:val="24"/>
          <w:lang w:val="sv-SE"/>
        </w:rPr>
        <w:t>,</w:t>
      </w:r>
      <w:r w:rsidRPr="003F6908">
        <w:rPr>
          <w:rFonts w:ascii="Times New Roman" w:hAnsi="Times New Roman" w:cs="Times New Roman"/>
          <w:sz w:val="24"/>
          <w:szCs w:val="24"/>
          <w:lang w:val="sv-SE"/>
        </w:rPr>
        <w:t xml:space="preserve"> &amp; Khayroiyah, S. (2018). Pengembangan Desain Didaktis Pada Pembelajaran Geometri. </w:t>
      </w:r>
      <w:r w:rsidRPr="003F6908">
        <w:rPr>
          <w:rFonts w:ascii="Times New Roman" w:hAnsi="Times New Roman" w:cs="Times New Roman"/>
          <w:sz w:val="24"/>
          <w:szCs w:val="24"/>
        </w:rPr>
        <w:t>Jurnal MathEducation Nusantara. Vol. 1 No. 1,15-19</w:t>
      </w:r>
    </w:p>
    <w:p w:rsidR="004B19FD" w:rsidRPr="007643F6" w:rsidRDefault="004B19FD" w:rsidP="004B19FD">
      <w:pPr>
        <w:spacing w:before="100" w:beforeAutospacing="1" w:after="100" w:afterAutospacing="1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7643F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Hidayat, Sukmawarti, &amp; Fadilah, N. (2022). </w:t>
      </w:r>
      <w:r w:rsidRPr="007643F6">
        <w:rPr>
          <w:rFonts w:ascii="Times New Roman" w:hAnsi="Times New Roman" w:cs="Times New Roman"/>
          <w:sz w:val="24"/>
          <w:szCs w:val="24"/>
        </w:rPr>
        <w:t>Upaya Meningkatkan Aktivitas Dan Hasil Belajar Siswa Kelas 5 S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7643F6">
        <w:rPr>
          <w:rFonts w:ascii="Times New Roman" w:hAnsi="Times New Roman" w:cs="Times New Roman"/>
          <w:sz w:val="24"/>
          <w:szCs w:val="24"/>
        </w:rPr>
        <w:t xml:space="preserve"> Dengan Menggunakan Chip Bilangan. Jurnal Sekolah PGSD FIP UNIMED. Vol 6 (4). Hal 160-167.</w:t>
      </w:r>
    </w:p>
    <w:p w:rsidR="004B19FD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Hoiriyah, D. (2019). Analisis kemampuan pemahaman konsep matematis mahasiswa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Logaritma: Jurnal Ilmu-Ilmu Pendidikan Dan Sains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7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(01), 123–136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</w:p>
    <w:p w:rsidR="004B19FD" w:rsidRPr="00B061AA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lastRenderedPageBreak/>
        <w:t xml:space="preserve">Hutagalung, R. (2017). Peningkatan kemampuan pemahaman konsep matematis siswa melalui pembelajaran guided discovery berbasis budaya toba di smp negeri 1tukka. </w:t>
      </w:r>
      <w:r w:rsidRPr="00B061AA">
        <w:rPr>
          <w:rFonts w:ascii="Times New Roman" w:hAnsi="Times New Roman" w:cs="Times New Roman"/>
          <w:i/>
          <w:iCs/>
          <w:noProof/>
          <w:sz w:val="24"/>
        </w:rPr>
        <w:t>Journal of Mathematics Education and Science</w:t>
      </w:r>
      <w:r w:rsidRPr="00B061AA">
        <w:rPr>
          <w:rFonts w:ascii="Times New Roman" w:hAnsi="Times New Roman" w:cs="Times New Roman"/>
          <w:noProof/>
          <w:sz w:val="24"/>
        </w:rPr>
        <w:t xml:space="preserve">, </w:t>
      </w:r>
      <w:r w:rsidRPr="00B061AA">
        <w:rPr>
          <w:rFonts w:ascii="Times New Roman" w:hAnsi="Times New Roman" w:cs="Times New Roman"/>
          <w:i/>
          <w:iCs/>
          <w:noProof/>
          <w:sz w:val="24"/>
        </w:rPr>
        <w:t>2</w:t>
      </w:r>
      <w:r w:rsidRPr="00B061AA">
        <w:rPr>
          <w:rFonts w:ascii="Times New Roman" w:hAnsi="Times New Roman" w:cs="Times New Roman"/>
          <w:noProof/>
          <w:sz w:val="24"/>
        </w:rPr>
        <w:t>(2), 70–77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Jayanti, I., Arifin, N., &amp; Nur, D. R. (2020). Analisis faktor internal dan eksternal kesulitan belajar matematika di sekolah dasar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Jurnal Pendidikan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1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(1), 1–7.</w:t>
      </w:r>
    </w:p>
    <w:p w:rsidR="004B19FD" w:rsidRPr="003F6908" w:rsidRDefault="004B19FD" w:rsidP="004B19FD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3F6908">
        <w:rPr>
          <w:rFonts w:ascii="Times New Roman" w:hAnsi="Times New Roman" w:cs="Times New Roman"/>
          <w:sz w:val="24"/>
          <w:szCs w:val="24"/>
          <w:lang w:val="sv-SE"/>
        </w:rPr>
        <w:t>Karina</w:t>
      </w:r>
      <w:r>
        <w:rPr>
          <w:rFonts w:ascii="Times New Roman" w:hAnsi="Times New Roman" w:cs="Times New Roman"/>
          <w:sz w:val="24"/>
          <w:szCs w:val="24"/>
          <w:lang w:val="sv-SE"/>
        </w:rPr>
        <w:t>,</w:t>
      </w:r>
      <w:r w:rsidRPr="003F6908">
        <w:rPr>
          <w:rFonts w:ascii="Times New Roman" w:hAnsi="Times New Roman" w:cs="Times New Roman"/>
          <w:sz w:val="24"/>
          <w:szCs w:val="24"/>
          <w:lang w:val="sv-SE"/>
        </w:rPr>
        <w:t xml:space="preserve"> &amp; Sujarwo. (2023). Pengembangan E-LKPD Interaktif Berbasis Masalah Pada Materi Penyajian Data dalam Bentuk Diagram Batang. Jurnal Penelitian Pendidikan MIPA (JP2MIPA)Vol. 7 No. 2, 129-141.</w:t>
      </w:r>
    </w:p>
    <w:p w:rsidR="004B19FD" w:rsidRDefault="004B19FD" w:rsidP="004B19FD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3F6908">
        <w:rPr>
          <w:rFonts w:ascii="Times New Roman" w:hAnsi="Times New Roman" w:cs="Times New Roman"/>
          <w:sz w:val="24"/>
          <w:szCs w:val="24"/>
        </w:rPr>
        <w:t xml:space="preserve">Khayroiyah, S., Sukmawarti, Hidayat, &amp; Kadir, D. (2025). </w:t>
      </w:r>
      <w:r w:rsidRPr="003F6908">
        <w:rPr>
          <w:rFonts w:ascii="Times New Roman" w:hAnsi="Times New Roman" w:cs="Times New Roman"/>
          <w:sz w:val="24"/>
          <w:szCs w:val="24"/>
          <w:lang w:val="sv-SE"/>
        </w:rPr>
        <w:t xml:space="preserve">Pengembangan  Media  Pembelajaran  Video  Animasi  Sebagai  Daya Dukung Kemampuan Representasi Matematis Siswa. </w:t>
      </w:r>
      <w:r w:rsidRPr="003F6908">
        <w:rPr>
          <w:rFonts w:ascii="Times New Roman" w:hAnsi="Times New Roman" w:cs="Times New Roman"/>
          <w:sz w:val="24"/>
          <w:szCs w:val="24"/>
        </w:rPr>
        <w:t>Jurnal Sains Ekonomi dan Edukasi,Volume 2 No. 1, 190-196.</w:t>
      </w:r>
    </w:p>
    <w:p w:rsidR="004B19FD" w:rsidRPr="005D27CF" w:rsidRDefault="004B19FD" w:rsidP="004B19FD">
      <w:pPr>
        <w:spacing w:before="100" w:beforeAutospacing="1" w:after="100" w:afterAutospacing="1" w:line="240" w:lineRule="auto"/>
        <w:ind w:left="709" w:hanging="709"/>
        <w:jc w:val="both"/>
        <w:rPr>
          <w:rFonts w:ascii="Times New Roman" w:eastAsia="Times New Roman" w:hAnsi="Times New Roman" w:cs="Times New Roman"/>
          <w:b/>
          <w:bCs/>
          <w:sz w:val="28"/>
          <w:szCs w:val="28"/>
          <w:lang w:eastAsia="en-ID"/>
        </w:rPr>
      </w:pPr>
      <w:r w:rsidRPr="00A455C5">
        <w:rPr>
          <w:rFonts w:ascii="Times New Roman" w:hAnsi="Times New Roman" w:cs="Times New Roman"/>
          <w:sz w:val="24"/>
          <w:szCs w:val="24"/>
        </w:rPr>
        <w:t>Khairani, N., &amp; Sukmawarti. (2022). Pengembangan Komik Matematika Berbasis Budaya Tradisional Batak pada Materi Geometri untuk Siswa Sekolah Dasar. Jurnal Riset Pendidikan dan Inovasi Pembelajaran Matematika. Vol. 6. No. 1 78-92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Kurniawati, D., &amp; Ekayanti, A. (2020). Pentingnya berpikir kritis dalam pembelajaran matematika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PeTeKa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3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(2), 107–114.</w:t>
      </w:r>
    </w:p>
    <w:p w:rsidR="004B19FD" w:rsidRPr="003F6908" w:rsidRDefault="004B19FD" w:rsidP="004B19FD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3F6908">
        <w:rPr>
          <w:rFonts w:ascii="Times New Roman" w:hAnsi="Times New Roman" w:cs="Times New Roman"/>
          <w:sz w:val="24"/>
          <w:szCs w:val="24"/>
          <w:lang w:val="sv-SE"/>
        </w:rPr>
        <w:t>Landong A, dkk. (2023). Pengembangan Bahan Ajar Matematika Menggunakan Model Problem Based Learning (PBL) Terhadap Minat Belajar Siswa di Kelas IV Sekolah Dasar. Jurnal  Dirosah  Islamiyah. Volume 5 Nomor 3.</w:t>
      </w:r>
    </w:p>
    <w:p w:rsidR="004B19FD" w:rsidRPr="00157000" w:rsidRDefault="004B19FD" w:rsidP="004B19FD">
      <w:pPr>
        <w:spacing w:before="100" w:beforeAutospacing="1" w:after="100" w:afterAutospacing="1" w:line="240" w:lineRule="auto"/>
        <w:ind w:left="709" w:hanging="709"/>
        <w:jc w:val="both"/>
        <w:rPr>
          <w:rFonts w:ascii="Times New Roman" w:eastAsia="Times New Roman" w:hAnsi="Times New Roman" w:cs="Times New Roman"/>
          <w:b/>
          <w:bCs/>
          <w:sz w:val="28"/>
          <w:szCs w:val="28"/>
          <w:lang w:eastAsia="en-ID"/>
        </w:rPr>
      </w:pPr>
      <w:r w:rsidRPr="00211DEF">
        <w:rPr>
          <w:rFonts w:ascii="Times New Roman" w:hAnsi="Times New Roman" w:cs="Times New Roman"/>
          <w:sz w:val="24"/>
          <w:szCs w:val="24"/>
        </w:rPr>
        <w:t>Luthfiyanti, F. &amp; Sukmawarti. Pengembangan Media Miniatur Rumah Adat Melayu Langkat Pada Pembelajaran Bangun Geometri (2022). Jurnal Penelitian Pendidikan MIPA Vol 6. No. 2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Mulyono, B., &amp; Hapizah, H. (2018). Pemahaman konsep dalam pembelajaran matematika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Kalamatika: Jurnal Pendidikan Matematika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3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(2), 103–122.</w:t>
      </w:r>
    </w:p>
    <w:p w:rsidR="004B19FD" w:rsidRPr="003F6908" w:rsidRDefault="004B19FD" w:rsidP="004B19FD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3F6908">
        <w:rPr>
          <w:rFonts w:ascii="Times New Roman" w:hAnsi="Times New Roman" w:cs="Times New Roman"/>
          <w:sz w:val="24"/>
          <w:szCs w:val="24"/>
          <w:lang w:val="sv-SE"/>
        </w:rPr>
        <w:t>Nasution, H, U, N., Sukmawarti. (2022). Pengembangan Bahan Ajar Matematika</w:t>
      </w:r>
      <w:r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Pr="003F6908">
        <w:rPr>
          <w:rFonts w:ascii="Times New Roman" w:hAnsi="Times New Roman" w:cs="Times New Roman"/>
          <w:sz w:val="24"/>
          <w:szCs w:val="24"/>
          <w:lang w:val="sv-SE"/>
        </w:rPr>
        <w:t>SD Bernuansa Melayu. Jurnal Inovasi Pendidikan JIP. Vol. 3 No. 4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Nasaruddin. (2018). Media Dan Alat Peraga Dalam Pembelajaran Matematika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Al-Khwarizmi Jurnal Pendidikan Matematika Dan Ilmu Pengetahuan Alam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3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(2), 21–30.</w:t>
      </w:r>
    </w:p>
    <w:p w:rsidR="004B19FD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Nuraini, L., &amp; Setyowati, F. (2023). Efektivitas Bahan Ajar Berbasis Etnomatematika terhadap Hasil Belajar Matematika Siswa Madrasah Ibtidaiyah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Dawuh Guru: Jurnal Pendidikan MI/SD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3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(2), 133–144. https://doi.org/10.35878/guru.v3i2.886</w:t>
      </w:r>
    </w:p>
    <w:p w:rsidR="004B19FD" w:rsidRPr="00A843A8" w:rsidRDefault="004B19FD" w:rsidP="004B19FD">
      <w:pPr>
        <w:spacing w:line="240" w:lineRule="auto"/>
        <w:ind w:left="709" w:hanging="709"/>
        <w:jc w:val="both"/>
        <w:rPr>
          <w:rFonts w:ascii="Times New Roman" w:eastAsia="Times New Roman" w:hAnsi="Times New Roman" w:cs="Times New Roman"/>
          <w:b/>
          <w:bCs/>
          <w:sz w:val="32"/>
          <w:szCs w:val="32"/>
          <w:lang w:eastAsia="en-ID"/>
        </w:rPr>
      </w:pPr>
      <w:r w:rsidRPr="004C02AA">
        <w:rPr>
          <w:rFonts w:ascii="Times New Roman" w:hAnsi="Times New Roman" w:cs="Times New Roman"/>
          <w:sz w:val="24"/>
          <w:szCs w:val="24"/>
        </w:rPr>
        <w:lastRenderedPageBreak/>
        <w:t>Panjaitan, H, M., &amp; Sukmawart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C02AA">
        <w:rPr>
          <w:rFonts w:ascii="Times New Roman" w:hAnsi="Times New Roman" w:cs="Times New Roman"/>
          <w:sz w:val="24"/>
          <w:szCs w:val="24"/>
        </w:rPr>
        <w:t>. (2022). Pengembangan Bahan Ajar Matematika Realistik Materi Pengukuran Bangun Ruang di Sekolah Dasar dengan Menggunakan Konteks Rumah Adat Batak Toba. Jurnal Riset Pendidikan dan Inovasi Pembelajaran Matematika. Vol. 6. No. 1 93-110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>Peraturan Menteri Pendidikan Nasional Republik Indonesia Nomor 22 Tahun 2006 Tentang Standar Isi Untuk Satuan Pendidikan Dasar Dan Menengah (2006).</w:t>
      </w:r>
    </w:p>
    <w:p w:rsidR="004B19FD" w:rsidRPr="00B061AA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B061AA">
        <w:rPr>
          <w:rFonts w:ascii="Times New Roman" w:hAnsi="Times New Roman" w:cs="Times New Roman"/>
          <w:noProof/>
          <w:sz w:val="24"/>
        </w:rPr>
        <w:t xml:space="preserve">Prastowo, A. (2011). </w:t>
      </w:r>
      <w:r w:rsidRPr="00B061AA">
        <w:rPr>
          <w:rFonts w:ascii="Times New Roman" w:hAnsi="Times New Roman" w:cs="Times New Roman"/>
          <w:i/>
          <w:iCs/>
          <w:noProof/>
          <w:sz w:val="24"/>
        </w:rPr>
        <w:t>Panduan Kreatif Membuat Bahan Ajar, Inovatif</w:t>
      </w:r>
      <w:r w:rsidRPr="00B061AA">
        <w:rPr>
          <w:rFonts w:ascii="Times New Roman" w:hAnsi="Times New Roman" w:cs="Times New Roman"/>
          <w:noProof/>
          <w:sz w:val="24"/>
        </w:rPr>
        <w:t>. Diva Press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Pratiwi, J. W., &amp; Pujiastuti, H. (2020). Eksplorasi etnomatematika pada permainan tradisional kelereng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Jurnal Pendidikan Matematika Raflesia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5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(2), 1–12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Rika Widianita, D. (2023). nur hayati etnomatematika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AT-TAWASSUTH: Jurnal Ekonomi Islam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VIII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(I), 1–19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Safika, N., &amp; Sukmawarti. (2023). Pengembangan Media Komik Berbasis Etnomatematika Pada Materi Geometri Di Kelas IV SD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Jurnal Inovasi Penelitian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4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(6), 1115–1122.</w:t>
      </w:r>
    </w:p>
    <w:p w:rsidR="004B19FD" w:rsidRPr="00B061AA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Safrida Napitupulu, V. A. (2024). Pengembangan Media Pembelajaran Bangun Datar Berbasis Miniatur Rumah Adat Jawa Pada Mata Pelajaran Matematika. </w:t>
      </w:r>
      <w:r w:rsidRPr="00B061AA">
        <w:rPr>
          <w:rFonts w:ascii="Times New Roman" w:hAnsi="Times New Roman" w:cs="Times New Roman"/>
          <w:i/>
          <w:iCs/>
          <w:noProof/>
          <w:sz w:val="24"/>
        </w:rPr>
        <w:t>Ability: Journal of Education and Social Analysis</w:t>
      </w:r>
      <w:r w:rsidRPr="00B061AA">
        <w:rPr>
          <w:rFonts w:ascii="Times New Roman" w:hAnsi="Times New Roman" w:cs="Times New Roman"/>
          <w:noProof/>
          <w:sz w:val="24"/>
        </w:rPr>
        <w:t xml:space="preserve">, </w:t>
      </w:r>
      <w:r w:rsidRPr="00B061AA">
        <w:rPr>
          <w:rFonts w:ascii="Times New Roman" w:hAnsi="Times New Roman" w:cs="Times New Roman"/>
          <w:i/>
          <w:iCs/>
          <w:noProof/>
          <w:sz w:val="24"/>
        </w:rPr>
        <w:t>4</w:t>
      </w:r>
      <w:r w:rsidRPr="00B061AA">
        <w:rPr>
          <w:rFonts w:ascii="Times New Roman" w:hAnsi="Times New Roman" w:cs="Times New Roman"/>
          <w:noProof/>
          <w:sz w:val="24"/>
        </w:rPr>
        <w:t>, 30–38. https://doi.org/10.51178/jesa.v4i4.1752</w:t>
      </w:r>
    </w:p>
    <w:p w:rsidR="004B19FD" w:rsidRPr="00B061AA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Sariningsih, R. (2014). Pendekatan kontekstual untuk meningkatkan kemampuan pemahaman matematis siswa SMP. </w:t>
      </w:r>
      <w:r w:rsidRPr="00B061AA">
        <w:rPr>
          <w:rFonts w:ascii="Times New Roman" w:hAnsi="Times New Roman" w:cs="Times New Roman"/>
          <w:i/>
          <w:iCs/>
          <w:noProof/>
          <w:sz w:val="24"/>
        </w:rPr>
        <w:t>Infinity Journal</w:t>
      </w:r>
      <w:r w:rsidRPr="00B061AA">
        <w:rPr>
          <w:rFonts w:ascii="Times New Roman" w:hAnsi="Times New Roman" w:cs="Times New Roman"/>
          <w:noProof/>
          <w:sz w:val="24"/>
        </w:rPr>
        <w:t xml:space="preserve">, </w:t>
      </w:r>
      <w:r w:rsidRPr="00B061AA">
        <w:rPr>
          <w:rFonts w:ascii="Times New Roman" w:hAnsi="Times New Roman" w:cs="Times New Roman"/>
          <w:i/>
          <w:iCs/>
          <w:noProof/>
          <w:sz w:val="24"/>
        </w:rPr>
        <w:t>3</w:t>
      </w:r>
      <w:r w:rsidRPr="00B061AA">
        <w:rPr>
          <w:rFonts w:ascii="Times New Roman" w:hAnsi="Times New Roman" w:cs="Times New Roman"/>
          <w:noProof/>
          <w:sz w:val="24"/>
        </w:rPr>
        <w:t>(2), 150–163.</w:t>
      </w:r>
    </w:p>
    <w:p w:rsidR="004B19FD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Soesilo, A., &amp; Munthe, A. P. (2020). Pengembangan Buku Teks Matematika Kelas 8 Dengan Model ADDIE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Scholaria: Jurnal Pendidikan Dan Kebudayaan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,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10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(3), 231–243.</w:t>
      </w:r>
    </w:p>
    <w:p w:rsidR="004B19FD" w:rsidRPr="00AA7996" w:rsidRDefault="004B19FD" w:rsidP="004B19FD">
      <w:pPr>
        <w:spacing w:before="100" w:beforeAutospacing="1" w:after="0" w:line="240" w:lineRule="auto"/>
        <w:ind w:left="709" w:hanging="709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</w:pPr>
      <w:r w:rsidRPr="00C70242">
        <w:rPr>
          <w:rFonts w:ascii="Times New Roman" w:hAnsi="Times New Roman" w:cs="Times New Roman"/>
          <w:sz w:val="24"/>
          <w:szCs w:val="24"/>
          <w:shd w:val="clear" w:color="auto" w:fill="FFFFFF"/>
        </w:rPr>
        <w:t>Sriwanti, U, P., &amp; Sukmawarti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(2022). </w:t>
      </w:r>
      <w:r w:rsidRPr="00C70242">
        <w:rPr>
          <w:rFonts w:ascii="Times New Roman" w:hAnsi="Times New Roman" w:cs="Times New Roman"/>
          <w:sz w:val="24"/>
          <w:szCs w:val="24"/>
          <w:shd w:val="clear" w:color="auto" w:fill="FFFFFF"/>
        </w:rPr>
        <w:t>Pengembangan Modul Geometri S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 w:rsidRPr="00C7024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erbasis Etnomatematika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Pr="00C70242">
        <w:rPr>
          <w:rFonts w:ascii="Times New Roman" w:hAnsi="Times New Roman" w:cs="Times New Roman"/>
          <w:sz w:val="24"/>
          <w:szCs w:val="24"/>
          <w:shd w:val="clear" w:color="auto" w:fill="FFFFFF"/>
        </w:rPr>
        <w:t>PEDAGOGI : Jurnal Ilmiah Pendidikan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70242">
        <w:rPr>
          <w:rFonts w:ascii="Times New Roman" w:hAnsi="Times New Roman" w:cs="Times New Roman"/>
          <w:sz w:val="24"/>
          <w:szCs w:val="24"/>
          <w:shd w:val="clear" w:color="auto" w:fill="FFFFFF"/>
        </w:rPr>
        <w:t>Vol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C7024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8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C7024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No. 1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C7024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p. 31-38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</w:p>
    <w:p w:rsidR="004B19FD" w:rsidRPr="00157000" w:rsidRDefault="004B19FD" w:rsidP="004B19FD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3F6908">
        <w:rPr>
          <w:rFonts w:ascii="Times New Roman" w:hAnsi="Times New Roman" w:cs="Times New Roman"/>
          <w:sz w:val="24"/>
          <w:szCs w:val="24"/>
        </w:rPr>
        <w:t xml:space="preserve">Sukmawarti, Pulungan, A, J. (2020). </w:t>
      </w:r>
      <w:r w:rsidRPr="003F6908">
        <w:rPr>
          <w:rFonts w:ascii="Times New Roman" w:hAnsi="Times New Roman" w:cs="Times New Roman"/>
          <w:sz w:val="24"/>
          <w:szCs w:val="24"/>
          <w:lang w:val="sv-SE"/>
        </w:rPr>
        <w:t>Pengembangan Bahan Ajar Matematika SD Bernuansa Rumah Adat Melayu. Jurnal Penelitian Pendidikan MIPA. Vol. 5 No. 1.</w:t>
      </w:r>
    </w:p>
    <w:p w:rsidR="004B19FD" w:rsidRPr="00A16C0B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Suparman, A. (2012)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Desain Instruksional Modern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>. Erlangga.</w:t>
      </w:r>
    </w:p>
    <w:p w:rsidR="004B19FD" w:rsidRPr="00B061AA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Sutarti, T., &amp; Irawan, E. (2017). </w:t>
      </w:r>
      <w:r w:rsidRPr="00A16C0B">
        <w:rPr>
          <w:rFonts w:ascii="Times New Roman" w:hAnsi="Times New Roman" w:cs="Times New Roman"/>
          <w:i/>
          <w:iCs/>
          <w:noProof/>
          <w:sz w:val="24"/>
          <w:lang w:val="sv-SE"/>
        </w:rPr>
        <w:t>Kiat Sukses Meraih Hibah Penelitian Pengembangan</w:t>
      </w:r>
      <w:r w:rsidRPr="00A16C0B">
        <w:rPr>
          <w:rFonts w:ascii="Times New Roman" w:hAnsi="Times New Roman" w:cs="Times New Roman"/>
          <w:noProof/>
          <w:sz w:val="24"/>
          <w:lang w:val="sv-SE"/>
        </w:rPr>
        <w:t xml:space="preserve">. </w:t>
      </w:r>
      <w:r w:rsidRPr="00B061AA">
        <w:rPr>
          <w:rFonts w:ascii="Times New Roman" w:hAnsi="Times New Roman" w:cs="Times New Roman"/>
          <w:noProof/>
          <w:sz w:val="24"/>
        </w:rPr>
        <w:t>Deepublish.</w:t>
      </w:r>
    </w:p>
    <w:p w:rsidR="004B19FD" w:rsidRPr="003F6908" w:rsidRDefault="004B19FD" w:rsidP="004B19FD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65438D">
        <w:rPr>
          <w:rFonts w:ascii="Times New Roman" w:hAnsi="Times New Roman" w:cs="Times New Roman"/>
          <w:sz w:val="24"/>
          <w:szCs w:val="24"/>
        </w:rPr>
        <w:fldChar w:fldCharType="end"/>
      </w:r>
      <w:r w:rsidRPr="003F6908">
        <w:rPr>
          <w:rFonts w:ascii="Times New Roman" w:hAnsi="Times New Roman" w:cs="Times New Roman"/>
          <w:sz w:val="24"/>
          <w:szCs w:val="24"/>
          <w:lang w:val="sv-SE"/>
        </w:rPr>
        <w:t>Sriwanti, U, P., &amp; Sukmawarti. (2022). Pengembangan Modul Geometri S</w:t>
      </w:r>
      <w:r>
        <w:rPr>
          <w:rFonts w:ascii="Times New Roman" w:hAnsi="Times New Roman" w:cs="Times New Roman"/>
          <w:sz w:val="24"/>
          <w:szCs w:val="24"/>
          <w:lang w:val="sv-SE"/>
        </w:rPr>
        <w:t xml:space="preserve">D </w:t>
      </w:r>
      <w:r w:rsidRPr="003F6908">
        <w:rPr>
          <w:rFonts w:ascii="Times New Roman" w:hAnsi="Times New Roman" w:cs="Times New Roman"/>
          <w:sz w:val="24"/>
          <w:szCs w:val="24"/>
          <w:lang w:val="sv-SE"/>
        </w:rPr>
        <w:t>Berbasis Etnomatematika. Jurnal Ilmiah Pendidikan. Vol 8. No. 1. 31-38.</w:t>
      </w:r>
    </w:p>
    <w:p w:rsidR="004B19FD" w:rsidRPr="00157000" w:rsidRDefault="004B19FD" w:rsidP="004B19F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B061AA">
        <w:rPr>
          <w:rFonts w:ascii="Times New Roman" w:hAnsi="Times New Roman" w:cs="Times New Roman"/>
          <w:noProof/>
          <w:sz w:val="24"/>
        </w:rPr>
        <w:t xml:space="preserve">Wahyuni, I. (2021). </w:t>
      </w:r>
      <w:r w:rsidRPr="00B061AA">
        <w:rPr>
          <w:rFonts w:ascii="Times New Roman" w:hAnsi="Times New Roman" w:cs="Times New Roman"/>
          <w:i/>
          <w:iCs/>
          <w:noProof/>
          <w:sz w:val="24"/>
        </w:rPr>
        <w:t>Buku Ajar Etnomatematika</w:t>
      </w:r>
      <w:r w:rsidRPr="00B061AA">
        <w:rPr>
          <w:rFonts w:ascii="Times New Roman" w:hAnsi="Times New Roman" w:cs="Times New Roman"/>
          <w:noProof/>
          <w:sz w:val="24"/>
        </w:rPr>
        <w:t>. FTIK UIN KHAS.</w:t>
      </w:r>
    </w:p>
    <w:p w:rsidR="004B19FD" w:rsidRPr="00A16C0B" w:rsidRDefault="004B19FD" w:rsidP="004B19FD">
      <w:pPr>
        <w:spacing w:before="100" w:beforeAutospacing="1" w:after="100" w:afterAutospacing="1" w:line="480" w:lineRule="auto"/>
        <w:rPr>
          <w:rFonts w:ascii="Times New Roman" w:eastAsia="Times New Roman" w:hAnsi="Times New Roman" w:cs="Times New Roman"/>
          <w:sz w:val="24"/>
          <w:szCs w:val="24"/>
          <w:lang w:val="sv-SE" w:eastAsia="en-ID"/>
        </w:rPr>
      </w:pPr>
    </w:p>
    <w:p w:rsidR="004B19FD" w:rsidRDefault="004B19FD" w:rsidP="004B19FD">
      <w:pPr>
        <w:spacing w:before="100" w:beforeAutospacing="1" w:after="100" w:afterAutospacing="1" w:line="480" w:lineRule="auto"/>
        <w:jc w:val="center"/>
        <w:rPr>
          <w:rFonts w:ascii="Times New Roman" w:eastAsia="Times New Roman" w:hAnsi="Times New Roman" w:cs="Times New Roman"/>
          <w:b/>
          <w:bCs/>
          <w:sz w:val="96"/>
          <w:szCs w:val="96"/>
          <w:lang w:val="sv-SE" w:eastAsia="en-ID"/>
        </w:rPr>
      </w:pPr>
    </w:p>
    <w:p w:rsidR="004B19FD" w:rsidRDefault="004B19FD" w:rsidP="004B19FD">
      <w:pPr>
        <w:spacing w:before="100" w:beforeAutospacing="1" w:after="100" w:afterAutospacing="1" w:line="480" w:lineRule="auto"/>
        <w:jc w:val="center"/>
        <w:rPr>
          <w:rFonts w:ascii="Times New Roman" w:eastAsia="Times New Roman" w:hAnsi="Times New Roman" w:cs="Times New Roman"/>
          <w:b/>
          <w:bCs/>
          <w:sz w:val="96"/>
          <w:szCs w:val="96"/>
          <w:lang w:val="sv-SE" w:eastAsia="en-ID"/>
        </w:rPr>
      </w:pPr>
    </w:p>
    <w:p w:rsidR="004B19FD" w:rsidRPr="00B061AA" w:rsidRDefault="004B19FD" w:rsidP="004B19FD">
      <w:pPr>
        <w:spacing w:before="100" w:beforeAutospacing="1" w:after="100" w:afterAutospacing="1" w:line="480" w:lineRule="auto"/>
        <w:jc w:val="center"/>
        <w:rPr>
          <w:rFonts w:ascii="Times New Roman" w:eastAsia="Times New Roman" w:hAnsi="Times New Roman" w:cs="Times New Roman"/>
          <w:b/>
          <w:bCs/>
          <w:sz w:val="96"/>
          <w:szCs w:val="96"/>
          <w:lang w:val="sv-SE" w:eastAsia="en-ID"/>
        </w:rPr>
      </w:pPr>
      <w:r w:rsidRPr="00B061AA">
        <w:rPr>
          <w:rFonts w:ascii="Times New Roman" w:eastAsia="Times New Roman" w:hAnsi="Times New Roman" w:cs="Times New Roman"/>
          <w:b/>
          <w:bCs/>
          <w:sz w:val="96"/>
          <w:szCs w:val="96"/>
          <w:lang w:val="sv-SE" w:eastAsia="en-ID"/>
        </w:rPr>
        <w:t>LAMPIRAN</w:t>
      </w:r>
    </w:p>
    <w:p w:rsidR="004B19FD" w:rsidRPr="00B061AA" w:rsidRDefault="004B19FD" w:rsidP="004B19FD">
      <w:pPr>
        <w:spacing w:before="100" w:beforeAutospacing="1" w:after="100" w:afterAutospacing="1" w:line="480" w:lineRule="auto"/>
        <w:jc w:val="center"/>
        <w:rPr>
          <w:rFonts w:ascii="Times New Roman" w:eastAsia="Times New Roman" w:hAnsi="Times New Roman" w:cs="Times New Roman"/>
          <w:b/>
          <w:bCs/>
          <w:sz w:val="96"/>
          <w:szCs w:val="96"/>
          <w:lang w:val="sv-SE" w:eastAsia="en-ID"/>
        </w:rPr>
      </w:pPr>
    </w:p>
    <w:p w:rsidR="004B19FD" w:rsidRPr="00B061AA" w:rsidRDefault="004B19FD" w:rsidP="004B19FD">
      <w:pPr>
        <w:spacing w:before="100" w:beforeAutospacing="1" w:after="100" w:afterAutospacing="1" w:line="480" w:lineRule="auto"/>
        <w:jc w:val="center"/>
        <w:rPr>
          <w:rFonts w:ascii="Times New Roman" w:eastAsia="Times New Roman" w:hAnsi="Times New Roman" w:cs="Times New Roman"/>
          <w:b/>
          <w:bCs/>
          <w:sz w:val="96"/>
          <w:szCs w:val="96"/>
          <w:lang w:val="sv-SE" w:eastAsia="en-ID"/>
        </w:rPr>
      </w:pPr>
    </w:p>
    <w:p w:rsidR="004B19FD" w:rsidRPr="00B061AA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</w:pPr>
      <w:r w:rsidRPr="00B061AA"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  <w:lastRenderedPageBreak/>
        <w:t>Lampiran 1. Angket Validasi Ahli Bahan Ajar</w:t>
      </w:r>
    </w:p>
    <w:p w:rsidR="004B19FD" w:rsidRPr="00B061AA" w:rsidRDefault="004B19FD" w:rsidP="004B19FD">
      <w:pPr>
        <w:tabs>
          <w:tab w:val="left" w:pos="2580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 xml:space="preserve">LEMBAR PENILAIAN ANGKET VALIDASI BAHAN AJAR </w:t>
      </w:r>
    </w:p>
    <w:p w:rsidR="004B19FD" w:rsidRPr="00B061AA" w:rsidRDefault="004B19FD" w:rsidP="004B19FD">
      <w:pPr>
        <w:spacing w:after="0" w:line="360" w:lineRule="auto"/>
        <w:rPr>
          <w:rFonts w:ascii="Times New Roman" w:hAnsi="Times New Roman" w:cs="Times New Roman"/>
          <w:sz w:val="24"/>
          <w:szCs w:val="24"/>
          <w:lang w:val="sv-SE"/>
        </w:rPr>
      </w:pPr>
    </w:p>
    <w:p w:rsidR="004B19FD" w:rsidRPr="00B061AA" w:rsidRDefault="004B19FD" w:rsidP="004B19FD">
      <w:pPr>
        <w:spacing w:after="0" w:line="360" w:lineRule="auto"/>
        <w:ind w:left="2160" w:hanging="2160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Judul Penelitian</w:t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  <w:t>:Pengembangan Bahan Ajar Bangun Datar Berbasis Etnomatematika Rumah Adat Karo Untuk Meningkatkan Pemahaman Konsep Matematika Siswa SD</w:t>
      </w:r>
    </w:p>
    <w:p w:rsidR="004B19FD" w:rsidRPr="00B061AA" w:rsidRDefault="004B19FD" w:rsidP="004B19FD">
      <w:pPr>
        <w:spacing w:after="0" w:line="360" w:lineRule="auto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Peneliti</w:t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  <w:t>:Tama Ulina Br Tarigan</w:t>
      </w:r>
    </w:p>
    <w:p w:rsidR="004B19FD" w:rsidRPr="00B061AA" w:rsidRDefault="004B19FD" w:rsidP="004B19FD">
      <w:pPr>
        <w:spacing w:after="0" w:line="360" w:lineRule="auto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NPM</w:t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  <w:t>:211434119</w:t>
      </w:r>
    </w:p>
    <w:p w:rsidR="004B19FD" w:rsidRDefault="004B19FD" w:rsidP="004B19F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alidato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gramStart"/>
      <w:r>
        <w:rPr>
          <w:rFonts w:ascii="Times New Roman" w:hAnsi="Times New Roman" w:cs="Times New Roman"/>
          <w:sz w:val="24"/>
          <w:szCs w:val="24"/>
        </w:rPr>
        <w:t>:</w:t>
      </w:r>
      <w:proofErr w:type="spellStart"/>
      <w:r>
        <w:rPr>
          <w:rFonts w:ascii="Times New Roman" w:hAnsi="Times New Roman" w:cs="Times New Roman"/>
          <w:sz w:val="24"/>
          <w:szCs w:val="24"/>
        </w:rPr>
        <w:t>Dr</w:t>
      </w:r>
      <w:proofErr w:type="gramEnd"/>
      <w:r>
        <w:rPr>
          <w:rFonts w:ascii="Times New Roman" w:hAnsi="Times New Roman" w:cs="Times New Roman"/>
          <w:sz w:val="24"/>
          <w:szCs w:val="24"/>
        </w:rPr>
        <w:t>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bdul </w:t>
      </w:r>
      <w:proofErr w:type="spellStart"/>
      <w:r>
        <w:rPr>
          <w:rFonts w:ascii="Times New Roman" w:hAnsi="Times New Roman" w:cs="Times New Roman"/>
          <w:sz w:val="24"/>
          <w:szCs w:val="24"/>
        </w:rPr>
        <w:t>Mu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. Pd., </w:t>
      </w:r>
      <w:proofErr w:type="spellStart"/>
      <w:r>
        <w:rPr>
          <w:rFonts w:ascii="Times New Roman" w:hAnsi="Times New Roman" w:cs="Times New Roman"/>
          <w:sz w:val="24"/>
          <w:szCs w:val="24"/>
        </w:rPr>
        <w:t>M.PM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4B19FD" w:rsidRDefault="004B19FD" w:rsidP="004B19F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D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gramStart"/>
      <w:r>
        <w:rPr>
          <w:rFonts w:ascii="Times New Roman" w:hAnsi="Times New Roman" w:cs="Times New Roman"/>
          <w:sz w:val="24"/>
          <w:szCs w:val="24"/>
        </w:rPr>
        <w:t>:0111038101</w:t>
      </w:r>
      <w:proofErr w:type="gramEnd"/>
    </w:p>
    <w:p w:rsidR="004B19FD" w:rsidRDefault="004B19FD" w:rsidP="004B19F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:</w:t>
      </w:r>
    </w:p>
    <w:p w:rsidR="004B19FD" w:rsidRPr="002A4A54" w:rsidRDefault="004B19FD" w:rsidP="007E4DE5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8"/>
          <w:szCs w:val="28"/>
          <w:lang w:val="fi-FI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Mohon Bapak/Ibu berkenan memberikan penilaian dengan memberikan tanda checklist (√) pada kolom nilai yang menurut Bapak/Ibu sesuai dengan aspek penilaian yang ada.</w:t>
      </w:r>
    </w:p>
    <w:p w:rsidR="004B19FD" w:rsidRPr="002A4A54" w:rsidRDefault="004B19FD" w:rsidP="007E4DE5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32"/>
          <w:szCs w:val="32"/>
          <w:lang w:val="fi-FI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 xml:space="preserve">Kriteria penilaian adalah sebagai berikut: </w:t>
      </w:r>
    </w:p>
    <w:p w:rsidR="004B19FD" w:rsidRPr="002A4A54" w:rsidRDefault="004B19FD" w:rsidP="004B19FD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4">
        <w:rPr>
          <w:rFonts w:ascii="Times New Roman" w:hAnsi="Times New Roman" w:cs="Times New Roman"/>
          <w:sz w:val="24"/>
          <w:szCs w:val="24"/>
        </w:rPr>
        <w:t xml:space="preserve">5 =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Bai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 k </w:t>
      </w:r>
    </w:p>
    <w:p w:rsidR="004B19FD" w:rsidRPr="002A4A54" w:rsidRDefault="004B19FD" w:rsidP="004B19FD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4">
        <w:rPr>
          <w:rFonts w:ascii="Times New Roman" w:hAnsi="Times New Roman" w:cs="Times New Roman"/>
          <w:sz w:val="24"/>
          <w:szCs w:val="24"/>
        </w:rPr>
        <w:t xml:space="preserve">4 =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Bai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 k </w:t>
      </w:r>
    </w:p>
    <w:p w:rsidR="004B19FD" w:rsidRPr="002A4A54" w:rsidRDefault="004B19FD" w:rsidP="004B19FD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4">
        <w:rPr>
          <w:rFonts w:ascii="Times New Roman" w:hAnsi="Times New Roman" w:cs="Times New Roman"/>
          <w:sz w:val="24"/>
          <w:szCs w:val="24"/>
        </w:rPr>
        <w:t xml:space="preserve">3 =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B19FD" w:rsidRPr="002A4A54" w:rsidRDefault="004B19FD" w:rsidP="004B19FD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4">
        <w:rPr>
          <w:rFonts w:ascii="Times New Roman" w:hAnsi="Times New Roman" w:cs="Times New Roman"/>
          <w:sz w:val="24"/>
          <w:szCs w:val="24"/>
        </w:rPr>
        <w:t xml:space="preserve">2 =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B19FD" w:rsidRPr="002A4A54" w:rsidRDefault="004B19FD" w:rsidP="004B19FD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4">
        <w:rPr>
          <w:rFonts w:ascii="Times New Roman" w:hAnsi="Times New Roman" w:cs="Times New Roman"/>
          <w:sz w:val="24"/>
          <w:szCs w:val="24"/>
        </w:rPr>
        <w:t xml:space="preserve">1 =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Baik</w:t>
      </w:r>
      <w:proofErr w:type="spellEnd"/>
    </w:p>
    <w:p w:rsidR="004B19FD" w:rsidRPr="002A4A54" w:rsidRDefault="004B19FD" w:rsidP="007E4DE5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32"/>
          <w:szCs w:val="32"/>
          <w:lang w:val="fi-FI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Apabila nilai yang Bapak/Ibu berikan perlu adanya revisi, dimohon untuk memberikan masukan dan saran pada lembar yang telah disediakan.</w:t>
      </w:r>
    </w:p>
    <w:p w:rsidR="004B19FD" w:rsidRPr="00803577" w:rsidRDefault="004B19FD" w:rsidP="007E4DE5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32"/>
          <w:szCs w:val="32"/>
          <w:lang w:val="fi-FI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Terima kasih kepada Bapak/Ibu yang telah tersedia menilai pengembangan bahan ajar berbasis etnomatematika rumah adat karo ini.</w:t>
      </w:r>
    </w:p>
    <w:p w:rsidR="004B19FD" w:rsidRDefault="004B19FD" w:rsidP="004B19FD">
      <w:pPr>
        <w:pStyle w:val="ListParagraph"/>
        <w:spacing w:after="0" w:line="360" w:lineRule="auto"/>
        <w:rPr>
          <w:rFonts w:ascii="Times New Roman" w:hAnsi="Times New Roman" w:cs="Times New Roman"/>
          <w:sz w:val="32"/>
          <w:szCs w:val="32"/>
          <w:lang w:val="fi-FI"/>
        </w:rPr>
      </w:pPr>
    </w:p>
    <w:p w:rsidR="004B19FD" w:rsidRDefault="004B19FD" w:rsidP="004B19FD">
      <w:pPr>
        <w:spacing w:after="0" w:line="360" w:lineRule="auto"/>
        <w:rPr>
          <w:rFonts w:ascii="Times New Roman" w:hAnsi="Times New Roman" w:cs="Times New Roman"/>
          <w:sz w:val="32"/>
          <w:szCs w:val="32"/>
          <w:lang w:val="fi-FI"/>
        </w:rPr>
      </w:pPr>
    </w:p>
    <w:p w:rsidR="004B19FD" w:rsidRDefault="004B19FD" w:rsidP="004B19FD">
      <w:pPr>
        <w:spacing w:after="0" w:line="360" w:lineRule="auto"/>
        <w:rPr>
          <w:rFonts w:ascii="Times New Roman" w:hAnsi="Times New Roman" w:cs="Times New Roman"/>
          <w:sz w:val="32"/>
          <w:szCs w:val="32"/>
          <w:lang w:val="fi-FI"/>
        </w:rPr>
      </w:pPr>
    </w:p>
    <w:p w:rsidR="004B19FD" w:rsidRDefault="004B19FD" w:rsidP="004B19FD">
      <w:pPr>
        <w:spacing w:after="0" w:line="360" w:lineRule="auto"/>
        <w:rPr>
          <w:rFonts w:ascii="Times New Roman" w:hAnsi="Times New Roman" w:cs="Times New Roman"/>
          <w:sz w:val="32"/>
          <w:szCs w:val="32"/>
          <w:lang w:val="fi-FI"/>
        </w:rPr>
      </w:pPr>
    </w:p>
    <w:p w:rsidR="004B19FD" w:rsidRPr="00FF7DAE" w:rsidRDefault="004B19FD" w:rsidP="004B19FD">
      <w:pPr>
        <w:spacing w:after="0" w:line="360" w:lineRule="auto"/>
        <w:rPr>
          <w:rFonts w:ascii="Times New Roman" w:hAnsi="Times New Roman" w:cs="Times New Roman"/>
          <w:sz w:val="32"/>
          <w:szCs w:val="32"/>
          <w:lang w:val="fi-FI"/>
        </w:rPr>
      </w:pPr>
    </w:p>
    <w:tbl>
      <w:tblPr>
        <w:tblStyle w:val="TableGrid"/>
        <w:tblpPr w:leftFromText="180" w:rightFromText="180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516"/>
        <w:gridCol w:w="5244"/>
        <w:gridCol w:w="426"/>
        <w:gridCol w:w="425"/>
        <w:gridCol w:w="373"/>
        <w:gridCol w:w="336"/>
        <w:gridCol w:w="424"/>
      </w:tblGrid>
      <w:tr w:rsidR="004B19FD" w:rsidRPr="00610646" w:rsidTr="0054498C">
        <w:tc>
          <w:tcPr>
            <w:tcW w:w="516" w:type="dxa"/>
            <w:vMerge w:val="restart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bookmarkStart w:id="2" w:name="_Hlk198041216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5244" w:type="dxa"/>
            <w:vMerge w:val="restart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spek</w:t>
            </w:r>
            <w:proofErr w:type="spellEnd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nilaian</w:t>
            </w:r>
            <w:proofErr w:type="spellEnd"/>
          </w:p>
        </w:tc>
        <w:tc>
          <w:tcPr>
            <w:tcW w:w="1984" w:type="dxa"/>
            <w:gridSpan w:val="5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kor</w:t>
            </w:r>
            <w:proofErr w:type="spellEnd"/>
          </w:p>
        </w:tc>
      </w:tr>
      <w:tr w:rsidR="004B19FD" w:rsidRPr="00610646" w:rsidTr="0054498C">
        <w:tc>
          <w:tcPr>
            <w:tcW w:w="516" w:type="dxa"/>
            <w:vMerge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244" w:type="dxa"/>
            <w:vMerge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425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373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33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424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</w:tr>
      <w:tr w:rsidR="004B19FD" w:rsidRPr="00610646" w:rsidTr="0054498C">
        <w:tc>
          <w:tcPr>
            <w:tcW w:w="516" w:type="dxa"/>
            <w:shd w:val="clear" w:color="auto" w:fill="D9D9D9" w:themeFill="background1" w:themeFillShade="D9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228" w:type="dxa"/>
            <w:gridSpan w:val="6"/>
            <w:shd w:val="clear" w:color="auto" w:fill="D9D9D9" w:themeFill="background1" w:themeFillShade="D9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spek</w:t>
            </w:r>
            <w:proofErr w:type="spellEnd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ateri</w:t>
            </w:r>
            <w:proofErr w:type="spellEnd"/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Kesesuaian materi dengan capaian pembelajaran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Kelengkapan materi pada bahan ajar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Kesesuaian materi dengan kebutuhan siswa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  <w:lang w:val="fi-FI"/>
              </w:rPr>
              <w:t>Keterkaitan materi dengan bahan ajar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Manfaat materi untuk penambahan wawasan pengetahuan siswa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610646" w:rsidTr="0054498C">
        <w:tc>
          <w:tcPr>
            <w:tcW w:w="516" w:type="dxa"/>
            <w:shd w:val="clear" w:color="auto" w:fill="D9D9D9" w:themeFill="background1" w:themeFillShade="D9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7228" w:type="dxa"/>
            <w:gridSpan w:val="6"/>
            <w:shd w:val="clear" w:color="auto" w:fill="D9D9D9" w:themeFill="background1" w:themeFillShade="D9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spek</w:t>
            </w:r>
            <w:proofErr w:type="spellEnd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ampilan</w:t>
            </w:r>
            <w:proofErr w:type="spellEnd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isual</w:t>
            </w: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Kesesuai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ukur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ajar. </w:t>
            </w:r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Ketebal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ajar.</w:t>
            </w:r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Kesesuai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ukur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gambar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Kesesuai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desai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digunak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Warna dan tata letak memperjelas materi/isi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Kesesuai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ukur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tulis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Huruf dan judul menarik dan mudah dibaca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Jenis huruf yang digunakan dalam bahan ajar mudah dibaca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sa yang digunakan mudah dipahami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610646" w:rsidTr="0054498C">
        <w:tc>
          <w:tcPr>
            <w:tcW w:w="516" w:type="dxa"/>
            <w:shd w:val="clear" w:color="auto" w:fill="D9D9D9" w:themeFill="background1" w:themeFillShade="D9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7228" w:type="dxa"/>
            <w:gridSpan w:val="6"/>
            <w:shd w:val="clear" w:color="auto" w:fill="D9D9D9" w:themeFill="background1" w:themeFillShade="D9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  <w:lang w:val="fi-FI"/>
              </w:rPr>
              <w:t>Aspek Kebahasaan</w:t>
            </w: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Ketepat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struktur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kalimat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Ketepatan penomoran dan penamaan gambar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Kesesuai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bahasa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pembelajar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Kesesuai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bahasa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kaidah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bahasa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Indonesia.</w:t>
            </w:r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Bahasa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dipahami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610646" w:rsidTr="0054498C">
        <w:tc>
          <w:tcPr>
            <w:tcW w:w="516" w:type="dxa"/>
            <w:shd w:val="clear" w:color="auto" w:fill="D9D9D9" w:themeFill="background1" w:themeFillShade="D9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28" w:type="dxa"/>
            <w:gridSpan w:val="6"/>
            <w:shd w:val="clear" w:color="auto" w:fill="D9D9D9" w:themeFill="background1" w:themeFillShade="D9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  <w:lang w:val="fi-FI"/>
              </w:rPr>
              <w:t>Aspek Kemenarikan</w:t>
            </w: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.</w:t>
            </w: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Desai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ajar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menarik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Keaman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ajar.</w:t>
            </w:r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Kualitas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ajar.</w:t>
            </w:r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4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Aspek</w:t>
            </w:r>
            <w:proofErr w:type="spellEnd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Pembelajaran</w:t>
            </w:r>
            <w:proofErr w:type="spellEnd"/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23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n ajar berbasis etnomatematika rumah adat karo sesuai dengan kebutuhan siswa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24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Kejelasan petunjuk penggunaan bahan ajar  berbasis etnomatematika rumah adat karo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25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Kemudahan penggunaan  bahan ajar  berbasis etnomatematika rumah adat karo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26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Mampu mengungkap materi sehingga menambah pemahaman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sz w:val="24"/>
                <w:szCs w:val="24"/>
              </w:rPr>
              <w:t>27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n ajar  relevan dengan materi yang dipelajari siswa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610646" w:rsidTr="0054498C">
        <w:tc>
          <w:tcPr>
            <w:tcW w:w="51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5244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  <w:lang w:val="fi-FI"/>
              </w:rPr>
              <w:t>Jumlah</w:t>
            </w:r>
          </w:p>
        </w:tc>
        <w:tc>
          <w:tcPr>
            <w:tcW w:w="42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610646" w:rsidTr="0054498C">
        <w:tc>
          <w:tcPr>
            <w:tcW w:w="516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44" w:type="dxa"/>
          </w:tcPr>
          <w:p w:rsidR="004B19FD" w:rsidRPr="00610646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fi-FI"/>
              </w:rPr>
            </w:pPr>
            <w:proofErr w:type="spellStart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umlah</w:t>
            </w:r>
            <w:proofErr w:type="spellEnd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kor</w:t>
            </w:r>
            <w:proofErr w:type="spellEnd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61064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olehan</w:t>
            </w:r>
            <w:proofErr w:type="spellEnd"/>
          </w:p>
        </w:tc>
        <w:tc>
          <w:tcPr>
            <w:tcW w:w="1984" w:type="dxa"/>
            <w:gridSpan w:val="5"/>
          </w:tcPr>
          <w:p w:rsidR="004B19FD" w:rsidRPr="00610646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bookmarkEnd w:id="2"/>
    <w:p w:rsidR="004B19FD" w:rsidRPr="00264D5C" w:rsidRDefault="004B19FD" w:rsidP="004B19FD">
      <w:pPr>
        <w:spacing w:line="240" w:lineRule="auto"/>
        <w:ind w:left="720" w:firstLine="720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B12CFD">
        <w:rPr>
          <w:rFonts w:ascii="Times New Roman" w:hAnsi="Times New Roman" w:cs="Times New Roman"/>
          <w:sz w:val="24"/>
          <w:szCs w:val="24"/>
        </w:rPr>
        <w:t xml:space="preserve">P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Skor perolehan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Skor maksimal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x100%</m:t>
        </m:r>
      </m:oMath>
    </w:p>
    <w:p w:rsidR="004B19FD" w:rsidRDefault="004B19FD" w:rsidP="004B19FD">
      <w:pPr>
        <w:spacing w:line="240" w:lineRule="auto"/>
        <w:ind w:left="720" w:firstLine="720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B12CFD">
        <w:rPr>
          <w:rFonts w:ascii="Times New Roman" w:hAnsi="Times New Roman" w:cs="Times New Roman"/>
          <w:sz w:val="24"/>
          <w:szCs w:val="24"/>
        </w:rPr>
        <w:t xml:space="preserve">P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  <w:lang w:val="en-US"/>
              </w:rPr>
            </m:ctrlPr>
          </m:fPr>
          <m:num/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100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x100%</m:t>
        </m:r>
      </m:oMath>
    </w:p>
    <w:p w:rsidR="004B19FD" w:rsidRPr="00610646" w:rsidRDefault="004B19FD" w:rsidP="004B19FD">
      <w:pPr>
        <w:spacing w:line="240" w:lineRule="auto"/>
        <w:ind w:left="720" w:firstLine="720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264D5C">
        <w:rPr>
          <w:rFonts w:ascii="Times New Roman" w:hAnsi="Times New Roman" w:cs="Times New Roman"/>
          <w:sz w:val="24"/>
          <w:szCs w:val="24"/>
        </w:rPr>
        <w:t>P =    %</w:t>
      </w:r>
    </w:p>
    <w:p w:rsidR="004B19FD" w:rsidRPr="00264D5C" w:rsidRDefault="004B19FD" w:rsidP="004B19FD">
      <w:pPr>
        <w:spacing w:line="240" w:lineRule="auto"/>
        <w:ind w:left="720" w:firstLine="720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pPr w:leftFromText="180" w:rightFromText="180" w:vertAnchor="text" w:horzAnchor="margin" w:tblpY="37"/>
        <w:tblW w:w="7792" w:type="dxa"/>
        <w:tblLook w:val="04A0" w:firstRow="1" w:lastRow="0" w:firstColumn="1" w:lastColumn="0" w:noHBand="0" w:noVBand="1"/>
      </w:tblPr>
      <w:tblGrid>
        <w:gridCol w:w="570"/>
        <w:gridCol w:w="2544"/>
        <w:gridCol w:w="4678"/>
      </w:tblGrid>
      <w:tr w:rsidR="004B19FD" w:rsidTr="0054498C">
        <w:tc>
          <w:tcPr>
            <w:tcW w:w="570" w:type="dxa"/>
          </w:tcPr>
          <w:p w:rsidR="004B19FD" w:rsidRPr="006768E4" w:rsidRDefault="004B19FD" w:rsidP="0054498C">
            <w:pPr>
              <w:jc w:val="center"/>
              <w:rPr>
                <w:rFonts w:ascii="Times New Roman" w:hAnsi="Times New Roman"/>
                <w:b/>
                <w:bCs/>
                <w:sz w:val="24"/>
                <w:szCs w:val="20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0"/>
              </w:rPr>
              <w:t>No.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6768E4">
              <w:rPr>
                <w:rFonts w:ascii="Times New Roman" w:hAnsi="Times New Roman"/>
                <w:b/>
                <w:bCs/>
                <w:sz w:val="24"/>
                <w:szCs w:val="20"/>
              </w:rPr>
              <w:t>Presentase</w:t>
            </w:r>
            <w:proofErr w:type="spellEnd"/>
            <w:r w:rsidRPr="006768E4">
              <w:rPr>
                <w:rFonts w:ascii="Times New Roman" w:hAnsi="Times New Roman"/>
                <w:b/>
                <w:bCs/>
                <w:sz w:val="24"/>
                <w:szCs w:val="20"/>
              </w:rPr>
              <w:t xml:space="preserve"> (%)</w:t>
            </w:r>
          </w:p>
        </w:tc>
        <w:tc>
          <w:tcPr>
            <w:tcW w:w="4678" w:type="dxa"/>
          </w:tcPr>
          <w:p w:rsidR="004B19FD" w:rsidRPr="004B0111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B011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nterp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</w:t>
            </w:r>
            <w:r w:rsidRPr="004B011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si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1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81% - 100%</w:t>
            </w:r>
          </w:p>
        </w:tc>
        <w:tc>
          <w:tcPr>
            <w:tcW w:w="4678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Sangat</w:t>
            </w:r>
            <w:proofErr w:type="spellEnd"/>
            <w:r>
              <w:rPr>
                <w:rFonts w:ascii="Times New Roman" w:hAnsi="Times New Roman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Baik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2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61% - 80%</w:t>
            </w:r>
          </w:p>
        </w:tc>
        <w:tc>
          <w:tcPr>
            <w:tcW w:w="4678" w:type="dxa"/>
          </w:tcPr>
          <w:p w:rsidR="004B19FD" w:rsidRPr="004B0111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3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41% - 60%</w:t>
            </w:r>
          </w:p>
        </w:tc>
        <w:tc>
          <w:tcPr>
            <w:tcW w:w="4678" w:type="dxa"/>
          </w:tcPr>
          <w:p w:rsidR="004B19FD" w:rsidRPr="004B0111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0111">
              <w:rPr>
                <w:rFonts w:ascii="Times New Roman" w:hAnsi="Times New Roman" w:cs="Times New Roman"/>
                <w:sz w:val="24"/>
                <w:szCs w:val="24"/>
              </w:rPr>
              <w:t>Cukup</w:t>
            </w:r>
            <w:proofErr w:type="spellEnd"/>
            <w:r w:rsidRPr="004B01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4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21% - 40%</w:t>
            </w:r>
          </w:p>
        </w:tc>
        <w:tc>
          <w:tcPr>
            <w:tcW w:w="4678" w:type="dxa"/>
          </w:tcPr>
          <w:p w:rsidR="004B19FD" w:rsidRPr="004B0111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0111">
              <w:rPr>
                <w:rFonts w:ascii="Times New Roman" w:hAnsi="Times New Roman" w:cs="Times New Roman"/>
                <w:sz w:val="24"/>
                <w:szCs w:val="24"/>
              </w:rPr>
              <w:t>Kurang</w:t>
            </w:r>
            <w:proofErr w:type="spellEnd"/>
            <w:r w:rsidRPr="004B01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5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0% - 20%</w:t>
            </w:r>
          </w:p>
        </w:tc>
        <w:tc>
          <w:tcPr>
            <w:tcW w:w="4678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Sangat</w:t>
            </w:r>
            <w:proofErr w:type="spellEnd"/>
            <w:r>
              <w:rPr>
                <w:rFonts w:ascii="Times New Roman" w:hAnsi="Times New Roman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Kurang</w:t>
            </w:r>
            <w:proofErr w:type="spellEnd"/>
            <w:r>
              <w:rPr>
                <w:rFonts w:ascii="Times New Roman" w:hAnsi="Times New Roman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Baik</w:t>
            </w:r>
            <w:proofErr w:type="spellEnd"/>
          </w:p>
        </w:tc>
      </w:tr>
    </w:tbl>
    <w:p w:rsidR="004B19FD" w:rsidRDefault="004B19FD" w:rsidP="004B19FD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4B19FD" w:rsidRPr="00493220" w:rsidRDefault="004B19FD" w:rsidP="004B19FD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493220">
        <w:rPr>
          <w:rFonts w:ascii="Times New Roman" w:hAnsi="Times New Roman" w:cs="Times New Roman"/>
          <w:b/>
          <w:bCs/>
          <w:sz w:val="24"/>
          <w:szCs w:val="24"/>
        </w:rPr>
        <w:t>Kesimpulan</w:t>
      </w:r>
      <w:proofErr w:type="spellEnd"/>
    </w:p>
    <w:p w:rsidR="004B19FD" w:rsidRPr="00B061AA" w:rsidRDefault="004B19FD" w:rsidP="004B19F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lastRenderedPageBreak/>
        <w:t xml:space="preserve">Interpretasikan dari skor presentase dapat ditarik kesimpulan bahwa bahan ajar berbasis etnomatematika rumah adat karo ini dinyatakan : </w:t>
      </w:r>
    </w:p>
    <w:p w:rsidR="004B19FD" w:rsidRPr="00B061AA" w:rsidRDefault="004B19FD" w:rsidP="007E4DE5">
      <w:pPr>
        <w:pStyle w:val="ListParagraph"/>
        <w:numPr>
          <w:ilvl w:val="0"/>
          <w:numId w:val="2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Sangat baik artinya layak digunakan tanpa revisi</w:t>
      </w:r>
    </w:p>
    <w:p w:rsidR="004B19FD" w:rsidRPr="00B061AA" w:rsidRDefault="004B19FD" w:rsidP="007E4DE5">
      <w:pPr>
        <w:pStyle w:val="ListParagraph"/>
        <w:numPr>
          <w:ilvl w:val="0"/>
          <w:numId w:val="2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Baik artinya layak digunakan dengan revisi</w:t>
      </w:r>
    </w:p>
    <w:p w:rsidR="004B19FD" w:rsidRDefault="004B19FD" w:rsidP="007E4DE5">
      <w:pPr>
        <w:pStyle w:val="ListParagraph"/>
        <w:numPr>
          <w:ilvl w:val="0"/>
          <w:numId w:val="2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93220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digunakan</w:t>
      </w:r>
      <w:proofErr w:type="spellEnd"/>
    </w:p>
    <w:p w:rsidR="004B19FD" w:rsidRPr="00493220" w:rsidRDefault="004B19FD" w:rsidP="004B19FD">
      <w:pPr>
        <w:spacing w:line="24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493220">
        <w:rPr>
          <w:rFonts w:ascii="Times New Roman" w:hAnsi="Times New Roman" w:cs="Times New Roman"/>
          <w:b/>
          <w:bCs/>
          <w:sz w:val="24"/>
          <w:szCs w:val="24"/>
        </w:rPr>
        <w:t>Masukkan</w:t>
      </w:r>
      <w:proofErr w:type="spellEnd"/>
      <w:r w:rsidRPr="00493220">
        <w:rPr>
          <w:rFonts w:ascii="Times New Roman" w:hAnsi="Times New Roman" w:cs="Times New Roman"/>
          <w:b/>
          <w:bCs/>
          <w:sz w:val="24"/>
          <w:szCs w:val="24"/>
        </w:rPr>
        <w:t xml:space="preserve"> Saran</w:t>
      </w:r>
    </w:p>
    <w:p w:rsidR="004B19FD" w:rsidRPr="00493220" w:rsidRDefault="004B19FD" w:rsidP="004B19FD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t>...................................................................................................................... ...................................................................................................................... ...................................................................................................................... ......................................................................................................................</w:t>
      </w:r>
    </w:p>
    <w:p w:rsidR="004B19FD" w:rsidRDefault="004B19FD" w:rsidP="004B19FD">
      <w:pPr>
        <w:spacing w:line="480" w:lineRule="auto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</w:p>
    <w:p w:rsidR="004B19FD" w:rsidRDefault="004B19FD" w:rsidP="004B19FD">
      <w:pPr>
        <w:spacing w:after="0" w:line="240" w:lineRule="auto"/>
        <w:ind w:left="360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93220">
        <w:rPr>
          <w:rFonts w:ascii="Times New Roman" w:hAnsi="Times New Roman" w:cs="Times New Roman"/>
          <w:sz w:val="24"/>
          <w:szCs w:val="24"/>
        </w:rPr>
        <w:t xml:space="preserve">Medan, </w:t>
      </w:r>
      <w:r>
        <w:rPr>
          <w:rFonts w:ascii="Times New Roman" w:hAnsi="Times New Roman" w:cs="Times New Roman"/>
          <w:sz w:val="24"/>
          <w:szCs w:val="24"/>
        </w:rPr>
        <w:t xml:space="preserve">   </w:t>
      </w:r>
      <w:r w:rsidRPr="00493220">
        <w:rPr>
          <w:rFonts w:ascii="Times New Roman" w:hAnsi="Times New Roman" w:cs="Times New Roman"/>
          <w:sz w:val="24"/>
          <w:szCs w:val="24"/>
        </w:rPr>
        <w:t>Mei 202</w:t>
      </w:r>
      <w:r>
        <w:rPr>
          <w:rFonts w:ascii="Times New Roman" w:hAnsi="Times New Roman" w:cs="Times New Roman"/>
          <w:sz w:val="24"/>
          <w:szCs w:val="24"/>
        </w:rPr>
        <w:t>5</w:t>
      </w:r>
    </w:p>
    <w:p w:rsidR="004B19FD" w:rsidRDefault="004B19FD" w:rsidP="004B19FD">
      <w:pPr>
        <w:spacing w:after="0" w:line="240" w:lineRule="auto"/>
        <w:ind w:left="360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jar,</w:t>
      </w:r>
    </w:p>
    <w:p w:rsidR="004B19FD" w:rsidRDefault="004B19FD" w:rsidP="004B19FD">
      <w:pPr>
        <w:spacing w:after="0" w:line="480" w:lineRule="auto"/>
        <w:ind w:left="6480"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after="0" w:line="480" w:lineRule="auto"/>
        <w:ind w:left="6480"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after="0" w:line="360" w:lineRule="auto"/>
        <w:ind w:left="43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r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bdul </w:t>
      </w:r>
      <w:proofErr w:type="spellStart"/>
      <w:r>
        <w:rPr>
          <w:rFonts w:ascii="Times New Roman" w:hAnsi="Times New Roman" w:cs="Times New Roman"/>
          <w:sz w:val="24"/>
          <w:szCs w:val="24"/>
        </w:rPr>
        <w:t>Mu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. Pd., </w:t>
      </w:r>
      <w:proofErr w:type="spellStart"/>
      <w:r>
        <w:rPr>
          <w:rFonts w:ascii="Times New Roman" w:hAnsi="Times New Roman" w:cs="Times New Roman"/>
          <w:sz w:val="24"/>
          <w:szCs w:val="24"/>
        </w:rPr>
        <w:t>M.PM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4B19FD" w:rsidRPr="00B061AA" w:rsidRDefault="004B19FD" w:rsidP="004B19FD">
      <w:pPr>
        <w:spacing w:after="0" w:line="240" w:lineRule="auto"/>
        <w:ind w:left="3600" w:firstLine="720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NIDN:</w:t>
      </w:r>
      <w:r w:rsidRPr="00B061AA">
        <w:rPr>
          <w:lang w:val="sv-SE"/>
        </w:rPr>
        <w:t xml:space="preserve"> </w:t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>0111038101</w:t>
      </w:r>
    </w:p>
    <w:p w:rsidR="004B19FD" w:rsidRPr="00B061AA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</w:pP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</w:pPr>
    </w:p>
    <w:p w:rsidR="004B19FD" w:rsidRPr="00B061AA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</w:pPr>
      <w:r w:rsidRPr="00B061AA"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  <w:t>Lampiran 2. Hasil Angket Validasi Ahli Bahan Ajar</w:t>
      </w: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</w:pPr>
      <w:r>
        <w:rPr>
          <w:noProof/>
          <w:lang w:val="en-US"/>
        </w:rPr>
        <w:lastRenderedPageBreak/>
        <w:drawing>
          <wp:inline distT="0" distB="0" distL="0" distR="0" wp14:anchorId="2A67C352" wp14:editId="69BCF275">
            <wp:extent cx="5039995" cy="7433945"/>
            <wp:effectExtent l="0" t="0" r="8255" b="0"/>
            <wp:docPr id="1946175881" name="Picture 19461758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433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noProof/>
        </w:rPr>
      </w:pPr>
      <w:r>
        <w:rPr>
          <w:noProof/>
          <w:lang w:val="en-US"/>
        </w:rPr>
        <w:lastRenderedPageBreak/>
        <w:drawing>
          <wp:inline distT="0" distB="0" distL="0" distR="0" wp14:anchorId="0F621C34" wp14:editId="41E0C2A5">
            <wp:extent cx="5039995" cy="7526655"/>
            <wp:effectExtent l="0" t="0" r="8255" b="0"/>
            <wp:docPr id="1946175882" name="Picture 19461758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526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</w:pP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</w:pPr>
      <w:r>
        <w:rPr>
          <w:noProof/>
          <w:lang w:val="en-US"/>
        </w:rPr>
        <w:lastRenderedPageBreak/>
        <w:drawing>
          <wp:inline distT="0" distB="0" distL="0" distR="0" wp14:anchorId="24B98122" wp14:editId="7B9BCAFE">
            <wp:extent cx="5039995" cy="7643495"/>
            <wp:effectExtent l="0" t="0" r="8255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643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</w:pPr>
    </w:p>
    <w:p w:rsidR="004B19FD" w:rsidRPr="00B061AA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</w:pPr>
      <w:r w:rsidRPr="00B061AA"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  <w:lastRenderedPageBreak/>
        <w:t>Lampiran 3. Angket Respon Guru</w:t>
      </w:r>
    </w:p>
    <w:p w:rsidR="004B19FD" w:rsidRPr="00B061AA" w:rsidRDefault="004B19FD" w:rsidP="004B19FD">
      <w:pPr>
        <w:tabs>
          <w:tab w:val="left" w:pos="2580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 xml:space="preserve">LEMBAR PENILAIAN ANGKET RESPON GURU </w:t>
      </w:r>
    </w:p>
    <w:p w:rsidR="004B19FD" w:rsidRPr="00B061AA" w:rsidRDefault="004B19FD" w:rsidP="004B19FD">
      <w:pPr>
        <w:spacing w:after="0" w:line="360" w:lineRule="auto"/>
        <w:rPr>
          <w:rFonts w:ascii="Times New Roman" w:hAnsi="Times New Roman" w:cs="Times New Roman"/>
          <w:sz w:val="24"/>
          <w:szCs w:val="24"/>
          <w:lang w:val="sv-SE"/>
        </w:rPr>
      </w:pPr>
    </w:p>
    <w:p w:rsidR="004B19FD" w:rsidRPr="00B061AA" w:rsidRDefault="004B19FD" w:rsidP="004B19FD">
      <w:pPr>
        <w:spacing w:after="0" w:line="360" w:lineRule="auto"/>
        <w:ind w:left="2160" w:hanging="2160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Judul Penelitian</w:t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  <w:t>:Pengembangan Bahan Ajar Bangun Datar Berbasis Etnomatematika Rumah Adat Karo Untuk Meningkatkan Pemahaman Konsep Matematika Siswa SD</w:t>
      </w:r>
    </w:p>
    <w:p w:rsidR="004B19FD" w:rsidRPr="00B061AA" w:rsidRDefault="004B19FD" w:rsidP="004B19FD">
      <w:pPr>
        <w:spacing w:after="0" w:line="360" w:lineRule="auto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Peneliti</w:t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  <w:t>:Tama Ulina Br Tarigan</w:t>
      </w:r>
    </w:p>
    <w:p w:rsidR="004B19FD" w:rsidRPr="00B061AA" w:rsidRDefault="004B19FD" w:rsidP="004B19FD">
      <w:pPr>
        <w:spacing w:after="0" w:line="360" w:lineRule="auto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NPM</w:t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  <w:t>:211434119</w:t>
      </w:r>
    </w:p>
    <w:p w:rsidR="004B19FD" w:rsidRPr="00B061AA" w:rsidRDefault="004B19FD" w:rsidP="004B19FD">
      <w:pPr>
        <w:spacing w:after="0" w:line="360" w:lineRule="auto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Nama Guru</w:t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  <w:t>:Bakti Blasius Perangin Angin, S. Pd</w:t>
      </w:r>
    </w:p>
    <w:p w:rsidR="004B19FD" w:rsidRPr="00B061AA" w:rsidRDefault="004B19FD" w:rsidP="004B19FD">
      <w:pPr>
        <w:spacing w:after="0" w:line="360" w:lineRule="auto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NIP</w:t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  <w:t>:198404282009041003</w:t>
      </w:r>
    </w:p>
    <w:p w:rsidR="004B19FD" w:rsidRPr="00B061AA" w:rsidRDefault="004B19FD" w:rsidP="004B19FD">
      <w:pPr>
        <w:spacing w:after="0" w:line="360" w:lineRule="auto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 xml:space="preserve">Sekolah </w:t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sz w:val="24"/>
          <w:szCs w:val="24"/>
          <w:lang w:val="sv-SE"/>
        </w:rPr>
        <w:tab/>
        <w:t>:SD Negeri 102004 Tiga Juhar</w:t>
      </w:r>
    </w:p>
    <w:p w:rsidR="004B19FD" w:rsidRDefault="004B19FD" w:rsidP="004B19F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:</w:t>
      </w:r>
    </w:p>
    <w:p w:rsidR="004B19FD" w:rsidRPr="002A4A54" w:rsidRDefault="004B19FD" w:rsidP="007E4DE5">
      <w:pPr>
        <w:pStyle w:val="ListParagraph"/>
        <w:numPr>
          <w:ilvl w:val="0"/>
          <w:numId w:val="3"/>
        </w:numPr>
        <w:spacing w:after="0" w:line="360" w:lineRule="auto"/>
        <w:jc w:val="both"/>
        <w:rPr>
          <w:rFonts w:ascii="Times New Roman" w:hAnsi="Times New Roman" w:cs="Times New Roman"/>
          <w:sz w:val="28"/>
          <w:szCs w:val="28"/>
          <w:lang w:val="fi-FI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Mohon Bapak/Ibu berkenan memberikan penilaian dengan memberikan tanda checklist (√) pada kolom nilai yang menurut Bapak/Ibu sesuai dengan aspek penilaian yang ada.</w:t>
      </w:r>
    </w:p>
    <w:p w:rsidR="004B19FD" w:rsidRPr="002A4A54" w:rsidRDefault="004B19FD" w:rsidP="007E4DE5">
      <w:pPr>
        <w:pStyle w:val="ListParagraph"/>
        <w:numPr>
          <w:ilvl w:val="0"/>
          <w:numId w:val="3"/>
        </w:numPr>
        <w:spacing w:after="0" w:line="360" w:lineRule="auto"/>
        <w:jc w:val="both"/>
        <w:rPr>
          <w:rFonts w:ascii="Times New Roman" w:hAnsi="Times New Roman" w:cs="Times New Roman"/>
          <w:sz w:val="32"/>
          <w:szCs w:val="32"/>
          <w:lang w:val="fi-FI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 xml:space="preserve">Kriteria penilaian adalah sebagai berikut: </w:t>
      </w:r>
    </w:p>
    <w:p w:rsidR="004B19FD" w:rsidRPr="002A4A54" w:rsidRDefault="004B19FD" w:rsidP="004B19FD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4">
        <w:rPr>
          <w:rFonts w:ascii="Times New Roman" w:hAnsi="Times New Roman" w:cs="Times New Roman"/>
          <w:sz w:val="24"/>
          <w:szCs w:val="24"/>
        </w:rPr>
        <w:t xml:space="preserve">5 =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Bai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 k </w:t>
      </w:r>
    </w:p>
    <w:p w:rsidR="004B19FD" w:rsidRPr="002A4A54" w:rsidRDefault="004B19FD" w:rsidP="004B19FD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4">
        <w:rPr>
          <w:rFonts w:ascii="Times New Roman" w:hAnsi="Times New Roman" w:cs="Times New Roman"/>
          <w:sz w:val="24"/>
          <w:szCs w:val="24"/>
        </w:rPr>
        <w:t xml:space="preserve">4 =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Bai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 k </w:t>
      </w:r>
    </w:p>
    <w:p w:rsidR="004B19FD" w:rsidRPr="002A4A54" w:rsidRDefault="004B19FD" w:rsidP="004B19FD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4">
        <w:rPr>
          <w:rFonts w:ascii="Times New Roman" w:hAnsi="Times New Roman" w:cs="Times New Roman"/>
          <w:sz w:val="24"/>
          <w:szCs w:val="24"/>
        </w:rPr>
        <w:t xml:space="preserve">3 =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B19FD" w:rsidRPr="002A4A54" w:rsidRDefault="004B19FD" w:rsidP="004B19FD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4">
        <w:rPr>
          <w:rFonts w:ascii="Times New Roman" w:hAnsi="Times New Roman" w:cs="Times New Roman"/>
          <w:sz w:val="24"/>
          <w:szCs w:val="24"/>
        </w:rPr>
        <w:t xml:space="preserve">2 =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B19FD" w:rsidRPr="002A4A54" w:rsidRDefault="004B19FD" w:rsidP="004B19FD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4">
        <w:rPr>
          <w:rFonts w:ascii="Times New Roman" w:hAnsi="Times New Roman" w:cs="Times New Roman"/>
          <w:sz w:val="24"/>
          <w:szCs w:val="24"/>
        </w:rPr>
        <w:t xml:space="preserve">1 =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2A4A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A54">
        <w:rPr>
          <w:rFonts w:ascii="Times New Roman" w:hAnsi="Times New Roman" w:cs="Times New Roman"/>
          <w:sz w:val="24"/>
          <w:szCs w:val="24"/>
        </w:rPr>
        <w:t>Baik</w:t>
      </w:r>
      <w:proofErr w:type="spellEnd"/>
    </w:p>
    <w:p w:rsidR="004B19FD" w:rsidRPr="00A82B5D" w:rsidRDefault="004B19FD" w:rsidP="007E4DE5">
      <w:pPr>
        <w:pStyle w:val="ListParagraph"/>
        <w:numPr>
          <w:ilvl w:val="0"/>
          <w:numId w:val="3"/>
        </w:numPr>
        <w:spacing w:after="0" w:line="360" w:lineRule="auto"/>
        <w:jc w:val="both"/>
        <w:rPr>
          <w:rFonts w:ascii="Times New Roman" w:hAnsi="Times New Roman" w:cs="Times New Roman"/>
          <w:sz w:val="32"/>
          <w:szCs w:val="32"/>
          <w:lang w:val="fi-FI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Apabila nilai yang Bapak/Ibu berikan perlu adanya revisi, dimohon untuk memberikan masukan dan saran pada lembar yang telah disediakan.</w:t>
      </w:r>
    </w:p>
    <w:p w:rsidR="004B19FD" w:rsidRPr="00A82B5D" w:rsidRDefault="004B19FD" w:rsidP="007E4DE5">
      <w:pPr>
        <w:pStyle w:val="ListParagraph"/>
        <w:numPr>
          <w:ilvl w:val="0"/>
          <w:numId w:val="3"/>
        </w:numPr>
        <w:spacing w:after="0" w:line="360" w:lineRule="auto"/>
        <w:jc w:val="both"/>
        <w:rPr>
          <w:rFonts w:ascii="Times New Roman" w:hAnsi="Times New Roman" w:cs="Times New Roman"/>
          <w:sz w:val="32"/>
          <w:szCs w:val="32"/>
          <w:lang w:val="fi-FI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Terima kasih kepada Bapak/Ibu yang telah tersedia menilai pengembangan bahan ajar berbasis etnomatematika rumah adat karo ini.</w:t>
      </w:r>
    </w:p>
    <w:p w:rsidR="004B19FD" w:rsidRDefault="004B19FD" w:rsidP="004B19FD">
      <w:pPr>
        <w:spacing w:after="0" w:line="360" w:lineRule="auto"/>
        <w:jc w:val="both"/>
        <w:rPr>
          <w:rFonts w:ascii="Times New Roman" w:hAnsi="Times New Roman" w:cs="Times New Roman"/>
          <w:sz w:val="32"/>
          <w:szCs w:val="32"/>
          <w:lang w:val="fi-FI"/>
        </w:rPr>
      </w:pPr>
    </w:p>
    <w:p w:rsidR="004B19FD" w:rsidRDefault="004B19FD" w:rsidP="004B19FD">
      <w:pPr>
        <w:spacing w:after="0" w:line="360" w:lineRule="auto"/>
        <w:jc w:val="both"/>
        <w:rPr>
          <w:rFonts w:ascii="Times New Roman" w:hAnsi="Times New Roman" w:cs="Times New Roman"/>
          <w:sz w:val="32"/>
          <w:szCs w:val="32"/>
          <w:lang w:val="fi-FI"/>
        </w:rPr>
      </w:pPr>
    </w:p>
    <w:p w:rsidR="004B19FD" w:rsidRDefault="004B19FD" w:rsidP="004B19FD">
      <w:pPr>
        <w:spacing w:after="0" w:line="360" w:lineRule="auto"/>
        <w:jc w:val="both"/>
        <w:rPr>
          <w:rFonts w:ascii="Times New Roman" w:hAnsi="Times New Roman" w:cs="Times New Roman"/>
          <w:sz w:val="32"/>
          <w:szCs w:val="32"/>
          <w:lang w:val="fi-FI"/>
        </w:rPr>
      </w:pPr>
    </w:p>
    <w:p w:rsidR="004B19FD" w:rsidRDefault="004B19FD" w:rsidP="004B19FD">
      <w:pPr>
        <w:spacing w:after="0" w:line="360" w:lineRule="auto"/>
        <w:jc w:val="both"/>
        <w:rPr>
          <w:rFonts w:ascii="Times New Roman" w:hAnsi="Times New Roman" w:cs="Times New Roman"/>
          <w:sz w:val="32"/>
          <w:szCs w:val="32"/>
          <w:lang w:val="fi-FI"/>
        </w:rPr>
      </w:pPr>
    </w:p>
    <w:tbl>
      <w:tblPr>
        <w:tblStyle w:val="TableGrid"/>
        <w:tblpPr w:leftFromText="180" w:rightFromText="180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516"/>
        <w:gridCol w:w="5244"/>
        <w:gridCol w:w="426"/>
        <w:gridCol w:w="425"/>
        <w:gridCol w:w="373"/>
        <w:gridCol w:w="336"/>
        <w:gridCol w:w="424"/>
      </w:tblGrid>
      <w:tr w:rsidR="004B19FD" w:rsidRPr="002542ED" w:rsidTr="0054498C">
        <w:tc>
          <w:tcPr>
            <w:tcW w:w="516" w:type="dxa"/>
            <w:vMerge w:val="restart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5244" w:type="dxa"/>
            <w:vMerge w:val="restart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spek</w:t>
            </w:r>
            <w:proofErr w:type="spellEnd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nilaian</w:t>
            </w:r>
            <w:proofErr w:type="spellEnd"/>
          </w:p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84" w:type="dxa"/>
            <w:gridSpan w:val="5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kor</w:t>
            </w:r>
            <w:proofErr w:type="spellEnd"/>
          </w:p>
        </w:tc>
      </w:tr>
      <w:tr w:rsidR="004B19FD" w:rsidRPr="002542ED" w:rsidTr="0054498C">
        <w:tc>
          <w:tcPr>
            <w:tcW w:w="516" w:type="dxa"/>
            <w:vMerge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244" w:type="dxa"/>
            <w:vMerge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425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373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33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424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</w:tr>
      <w:tr w:rsidR="004B19FD" w:rsidRPr="002542ED" w:rsidTr="0054498C">
        <w:tc>
          <w:tcPr>
            <w:tcW w:w="516" w:type="dxa"/>
            <w:shd w:val="clear" w:color="auto" w:fill="D9D9D9" w:themeFill="background1" w:themeFillShade="D9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228" w:type="dxa"/>
            <w:gridSpan w:val="6"/>
            <w:shd w:val="clear" w:color="auto" w:fill="D9D9D9" w:themeFill="background1" w:themeFillShade="D9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spek</w:t>
            </w:r>
            <w:proofErr w:type="spellEnd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ateri</w:t>
            </w:r>
            <w:proofErr w:type="spellEnd"/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Isi bahan ajar sesuai dengan capaian pembelajaran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2542ED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5244" w:type="dxa"/>
          </w:tcPr>
          <w:p w:rsidR="004B19FD" w:rsidRPr="002542ED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Materi</w:t>
            </w:r>
            <w:proofErr w:type="spellEnd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disusun</w:t>
            </w:r>
            <w:proofErr w:type="spellEnd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dipahami</w:t>
            </w:r>
            <w:proofErr w:type="spellEnd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2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Kesesuaian materi dengan tingkat berfikir siswa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Kelengkapan materi pada bahan ajar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Penyajian materi yang mudah diingat oleh siswa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Kesesuaian antara materi dengan situasi dunia nyata siswa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n ajar mendorong siswa membuat hubungan antara pengetahuan yang dimiliki siswa dalam kehidupan sehari-hari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2542ED" w:rsidTr="0054498C">
        <w:tc>
          <w:tcPr>
            <w:tcW w:w="516" w:type="dxa"/>
            <w:shd w:val="clear" w:color="auto" w:fill="D9D9D9" w:themeFill="background1" w:themeFillShade="D9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7228" w:type="dxa"/>
            <w:gridSpan w:val="6"/>
            <w:shd w:val="clear" w:color="auto" w:fill="D9D9D9" w:themeFill="background1" w:themeFillShade="D9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spek</w:t>
            </w:r>
            <w:proofErr w:type="spellEnd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ampilan</w:t>
            </w:r>
            <w:proofErr w:type="spellEnd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Desain isi bahan ajar menarik 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Ukuran dan bentuk huruf mudah dipahami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2542ED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2542ED" w:rsidRDefault="004B19FD" w:rsidP="0054498C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Kejelasan</w:t>
            </w:r>
            <w:proofErr w:type="spellEnd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warna</w:t>
            </w:r>
            <w:proofErr w:type="spellEnd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huruf</w:t>
            </w:r>
            <w:proofErr w:type="spellEnd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2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Kejelasan petunjuk pada setiap lembar kerja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2542ED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2542ED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Desain</w:t>
            </w:r>
            <w:proofErr w:type="spellEnd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sampul</w:t>
            </w:r>
            <w:proofErr w:type="spellEnd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menarik</w:t>
            </w:r>
            <w:proofErr w:type="spellEnd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  <w:tc>
          <w:tcPr>
            <w:tcW w:w="42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4B19FD" w:rsidRPr="002542ED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2542ED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Gambar</w:t>
            </w:r>
            <w:proofErr w:type="spellEnd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materi</w:t>
            </w:r>
            <w:proofErr w:type="spellEnd"/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2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sa yang digunakan mudah dipahami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2542ED" w:rsidTr="0054498C">
        <w:tc>
          <w:tcPr>
            <w:tcW w:w="516" w:type="dxa"/>
            <w:shd w:val="clear" w:color="auto" w:fill="D9D9D9" w:themeFill="background1" w:themeFillShade="D9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7228" w:type="dxa"/>
            <w:gridSpan w:val="6"/>
            <w:shd w:val="clear" w:color="auto" w:fill="D9D9D9" w:themeFill="background1" w:themeFillShade="D9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spek</w:t>
            </w:r>
            <w:proofErr w:type="spellEnd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2542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mbelajaran</w:t>
            </w:r>
            <w:proofErr w:type="spellEnd"/>
          </w:p>
        </w:tc>
      </w:tr>
      <w:tr w:rsidR="004B19FD" w:rsidRPr="002542ED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5244" w:type="dxa"/>
          </w:tcPr>
          <w:p w:rsidR="004B19FD" w:rsidRPr="002542ED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  <w:lang w:val="fi-FI"/>
              </w:rPr>
              <w:t>Mempermudah proses pembelajaran dikelas.</w:t>
            </w:r>
          </w:p>
        </w:tc>
        <w:tc>
          <w:tcPr>
            <w:tcW w:w="426" w:type="dxa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5244" w:type="dxa"/>
          </w:tcPr>
          <w:p w:rsidR="004B19FD" w:rsidRPr="002542ED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  <w:lang w:val="fi-FI"/>
              </w:rPr>
              <w:t>Siswa lebih mudah memahami konsep geometri bangun datar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5244" w:type="dxa"/>
          </w:tcPr>
          <w:p w:rsidR="004B19FD" w:rsidRPr="002542ED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Mempermudah guru dalam pelaksaan pembelajaran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5244" w:type="dxa"/>
          </w:tcPr>
          <w:p w:rsidR="004B19FD" w:rsidRPr="002542ED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Bahan ajar berbasis etnomatematika rumah adat </w:t>
            </w: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lastRenderedPageBreak/>
              <w:t>karo membuat guru dan siswa tidak merasa bosan dalam pembelajaran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9</w:t>
            </w:r>
          </w:p>
        </w:tc>
        <w:tc>
          <w:tcPr>
            <w:tcW w:w="5244" w:type="dxa"/>
          </w:tcPr>
          <w:p w:rsidR="004B19FD" w:rsidRPr="002542ED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  <w:lang w:val="fi-FI"/>
              </w:rPr>
              <w:t xml:space="preserve">Kejelasan petunjuk penggunaan bahan ajar </w:t>
            </w: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 berbasis etnomatematika rumah adat karo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5244" w:type="dxa"/>
          </w:tcPr>
          <w:p w:rsidR="004B19FD" w:rsidRPr="002542ED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r w:rsidRPr="002542ED">
              <w:rPr>
                <w:rFonts w:ascii="Times New Roman" w:hAnsi="Times New Roman" w:cs="Times New Roman"/>
                <w:sz w:val="24"/>
                <w:szCs w:val="24"/>
                <w:lang w:val="fi-FI"/>
              </w:rPr>
              <w:t>Bahan ajar berbasis etnomatematika rumah adat karo memiliki manfaat yang baik dalam pembelajaran matematika geometri bangun datar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</w:tr>
      <w:tr w:rsidR="004B19FD" w:rsidRPr="002542ED" w:rsidTr="0054498C">
        <w:tc>
          <w:tcPr>
            <w:tcW w:w="51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5244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r w:rsidRPr="00FF7DA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fi-FI"/>
              </w:rPr>
              <w:t>Jumlah</w:t>
            </w:r>
          </w:p>
        </w:tc>
        <w:tc>
          <w:tcPr>
            <w:tcW w:w="426" w:type="dxa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2542ED" w:rsidTr="0054498C">
        <w:tc>
          <w:tcPr>
            <w:tcW w:w="516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44" w:type="dxa"/>
          </w:tcPr>
          <w:p w:rsidR="004B19FD" w:rsidRPr="002542E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proofErr w:type="spellStart"/>
            <w:r w:rsidRPr="00FF7DA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umlah</w:t>
            </w:r>
            <w:proofErr w:type="spellEnd"/>
            <w:r w:rsidRPr="00FF7DA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FF7DA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kor</w:t>
            </w:r>
            <w:proofErr w:type="spellEnd"/>
            <w:r w:rsidRPr="00FF7DA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FF7DA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olehan</w:t>
            </w:r>
            <w:proofErr w:type="spellEnd"/>
          </w:p>
        </w:tc>
        <w:tc>
          <w:tcPr>
            <w:tcW w:w="1984" w:type="dxa"/>
            <w:gridSpan w:val="5"/>
          </w:tcPr>
          <w:p w:rsidR="004B19FD" w:rsidRPr="002542E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4B19FD" w:rsidRDefault="004B19FD" w:rsidP="004B19FD">
      <w:pPr>
        <w:spacing w:after="0" w:line="240" w:lineRule="auto"/>
        <w:jc w:val="both"/>
        <w:rPr>
          <w:rFonts w:ascii="Times New Roman" w:hAnsi="Times New Roman" w:cs="Times New Roman"/>
          <w:sz w:val="32"/>
          <w:szCs w:val="32"/>
          <w:lang w:val="fi-FI"/>
        </w:rPr>
      </w:pPr>
    </w:p>
    <w:p w:rsidR="004B19FD" w:rsidRPr="00264D5C" w:rsidRDefault="004B19FD" w:rsidP="004B19FD">
      <w:pPr>
        <w:spacing w:line="240" w:lineRule="auto"/>
        <w:ind w:left="720" w:firstLine="720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B12CFD">
        <w:rPr>
          <w:rFonts w:ascii="Times New Roman" w:hAnsi="Times New Roman" w:cs="Times New Roman"/>
          <w:sz w:val="24"/>
          <w:szCs w:val="24"/>
        </w:rPr>
        <w:t xml:space="preserve">P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Skor perolehan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Skor maksimal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x100%</m:t>
        </m:r>
      </m:oMath>
    </w:p>
    <w:p w:rsidR="004B19FD" w:rsidRDefault="004B19FD" w:rsidP="004B19FD">
      <w:pPr>
        <w:spacing w:line="240" w:lineRule="auto"/>
        <w:ind w:left="720" w:firstLine="720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B12CFD">
        <w:rPr>
          <w:rFonts w:ascii="Times New Roman" w:hAnsi="Times New Roman" w:cs="Times New Roman"/>
          <w:sz w:val="24"/>
          <w:szCs w:val="24"/>
        </w:rPr>
        <w:t xml:space="preserve">P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  <w:lang w:val="en-US"/>
              </w:rPr>
            </m:ctrlPr>
          </m:fPr>
          <m:num/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100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x100%</m:t>
        </m:r>
      </m:oMath>
    </w:p>
    <w:p w:rsidR="004B19FD" w:rsidRDefault="004B19FD" w:rsidP="004B19FD">
      <w:pPr>
        <w:spacing w:line="240" w:lineRule="auto"/>
        <w:ind w:left="720" w:firstLine="720"/>
        <w:rPr>
          <w:rFonts w:ascii="Times New Roman" w:hAnsi="Times New Roman" w:cs="Times New Roman"/>
          <w:sz w:val="24"/>
          <w:szCs w:val="24"/>
        </w:rPr>
      </w:pPr>
      <w:r w:rsidRPr="00264D5C">
        <w:rPr>
          <w:rFonts w:ascii="Times New Roman" w:hAnsi="Times New Roman" w:cs="Times New Roman"/>
          <w:sz w:val="24"/>
          <w:szCs w:val="24"/>
        </w:rPr>
        <w:t>P =    %</w:t>
      </w:r>
    </w:p>
    <w:p w:rsidR="004B19FD" w:rsidRPr="00264D5C" w:rsidRDefault="004B19FD" w:rsidP="004B19FD">
      <w:pPr>
        <w:spacing w:line="240" w:lineRule="auto"/>
        <w:ind w:left="720" w:firstLine="720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pPr w:leftFromText="180" w:rightFromText="180" w:vertAnchor="text" w:horzAnchor="margin" w:tblpY="1"/>
        <w:tblW w:w="7792" w:type="dxa"/>
        <w:tblLook w:val="04A0" w:firstRow="1" w:lastRow="0" w:firstColumn="1" w:lastColumn="0" w:noHBand="0" w:noVBand="1"/>
      </w:tblPr>
      <w:tblGrid>
        <w:gridCol w:w="570"/>
        <w:gridCol w:w="2544"/>
        <w:gridCol w:w="4678"/>
      </w:tblGrid>
      <w:tr w:rsidR="004B19FD" w:rsidTr="0054498C">
        <w:tc>
          <w:tcPr>
            <w:tcW w:w="570" w:type="dxa"/>
          </w:tcPr>
          <w:p w:rsidR="004B19FD" w:rsidRPr="006768E4" w:rsidRDefault="004B19FD" w:rsidP="0054498C">
            <w:pPr>
              <w:jc w:val="center"/>
              <w:rPr>
                <w:rFonts w:ascii="Times New Roman" w:hAnsi="Times New Roman"/>
                <w:b/>
                <w:bCs/>
                <w:sz w:val="24"/>
                <w:szCs w:val="20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0"/>
              </w:rPr>
              <w:t>No.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6768E4">
              <w:rPr>
                <w:rFonts w:ascii="Times New Roman" w:hAnsi="Times New Roman"/>
                <w:b/>
                <w:bCs/>
                <w:sz w:val="24"/>
                <w:szCs w:val="20"/>
              </w:rPr>
              <w:t>Presentase</w:t>
            </w:r>
            <w:proofErr w:type="spellEnd"/>
            <w:r w:rsidRPr="006768E4">
              <w:rPr>
                <w:rFonts w:ascii="Times New Roman" w:hAnsi="Times New Roman"/>
                <w:b/>
                <w:bCs/>
                <w:sz w:val="24"/>
                <w:szCs w:val="20"/>
              </w:rPr>
              <w:t xml:space="preserve"> (%)</w:t>
            </w:r>
          </w:p>
        </w:tc>
        <w:tc>
          <w:tcPr>
            <w:tcW w:w="4678" w:type="dxa"/>
          </w:tcPr>
          <w:p w:rsidR="004B19FD" w:rsidRPr="004B0111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B011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nterp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</w:t>
            </w:r>
            <w:r w:rsidRPr="004B011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si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1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81% - 100%</w:t>
            </w:r>
          </w:p>
        </w:tc>
        <w:tc>
          <w:tcPr>
            <w:tcW w:w="4678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Sangat</w:t>
            </w:r>
            <w:proofErr w:type="spellEnd"/>
            <w:r>
              <w:rPr>
                <w:rFonts w:ascii="Times New Roman" w:hAnsi="Times New Roman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Baik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2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61% - 80%</w:t>
            </w:r>
          </w:p>
        </w:tc>
        <w:tc>
          <w:tcPr>
            <w:tcW w:w="4678" w:type="dxa"/>
          </w:tcPr>
          <w:p w:rsidR="004B19FD" w:rsidRPr="004B0111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3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41% - 60%</w:t>
            </w:r>
          </w:p>
        </w:tc>
        <w:tc>
          <w:tcPr>
            <w:tcW w:w="4678" w:type="dxa"/>
          </w:tcPr>
          <w:p w:rsidR="004B19FD" w:rsidRPr="004B0111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0111">
              <w:rPr>
                <w:rFonts w:ascii="Times New Roman" w:hAnsi="Times New Roman" w:cs="Times New Roman"/>
                <w:sz w:val="24"/>
                <w:szCs w:val="24"/>
              </w:rPr>
              <w:t>Cukup</w:t>
            </w:r>
            <w:proofErr w:type="spellEnd"/>
            <w:r w:rsidRPr="004B01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4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21% - 40%</w:t>
            </w:r>
          </w:p>
        </w:tc>
        <w:tc>
          <w:tcPr>
            <w:tcW w:w="4678" w:type="dxa"/>
          </w:tcPr>
          <w:p w:rsidR="004B19FD" w:rsidRPr="004B0111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0111">
              <w:rPr>
                <w:rFonts w:ascii="Times New Roman" w:hAnsi="Times New Roman" w:cs="Times New Roman"/>
                <w:sz w:val="24"/>
                <w:szCs w:val="24"/>
              </w:rPr>
              <w:t>Kurang</w:t>
            </w:r>
            <w:proofErr w:type="spellEnd"/>
            <w:r w:rsidRPr="004B01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5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0% - 20%</w:t>
            </w:r>
          </w:p>
        </w:tc>
        <w:tc>
          <w:tcPr>
            <w:tcW w:w="4678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Sangat</w:t>
            </w:r>
            <w:proofErr w:type="spellEnd"/>
            <w:r>
              <w:rPr>
                <w:rFonts w:ascii="Times New Roman" w:hAnsi="Times New Roman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Kurang</w:t>
            </w:r>
            <w:proofErr w:type="spellEnd"/>
            <w:r>
              <w:rPr>
                <w:rFonts w:ascii="Times New Roman" w:hAnsi="Times New Roman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Baik</w:t>
            </w:r>
            <w:proofErr w:type="spellEnd"/>
          </w:p>
        </w:tc>
      </w:tr>
    </w:tbl>
    <w:p w:rsidR="004B19FD" w:rsidRDefault="004B19FD" w:rsidP="004B19FD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4B19FD" w:rsidRPr="00493220" w:rsidRDefault="004B19FD" w:rsidP="004B19FD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493220">
        <w:rPr>
          <w:rFonts w:ascii="Times New Roman" w:hAnsi="Times New Roman" w:cs="Times New Roman"/>
          <w:b/>
          <w:bCs/>
          <w:sz w:val="24"/>
          <w:szCs w:val="24"/>
        </w:rPr>
        <w:t>Kesimpulan</w:t>
      </w:r>
      <w:proofErr w:type="spellEnd"/>
    </w:p>
    <w:p w:rsidR="004B19FD" w:rsidRPr="00B061AA" w:rsidRDefault="004B19FD" w:rsidP="004B19F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 xml:space="preserve">Interpretasikan dari skor presentase dapat ditarik kesimpulan bahwa bahan ajar berbasis etnomatematika rumah adat karo ini dinyatakan : </w:t>
      </w:r>
    </w:p>
    <w:p w:rsidR="004B19FD" w:rsidRPr="00B061AA" w:rsidRDefault="004B19FD" w:rsidP="007E4DE5">
      <w:pPr>
        <w:pStyle w:val="ListParagraph"/>
        <w:numPr>
          <w:ilvl w:val="0"/>
          <w:numId w:val="4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Sangat baik artinya layak digunakan tanpa revisi</w:t>
      </w:r>
    </w:p>
    <w:p w:rsidR="004B19FD" w:rsidRPr="00B061AA" w:rsidRDefault="004B19FD" w:rsidP="007E4DE5">
      <w:pPr>
        <w:pStyle w:val="ListParagraph"/>
        <w:numPr>
          <w:ilvl w:val="0"/>
          <w:numId w:val="4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Baik artinya layak digunakan dengan revisi</w:t>
      </w:r>
    </w:p>
    <w:p w:rsidR="004B19FD" w:rsidRDefault="004B19FD" w:rsidP="007E4DE5">
      <w:pPr>
        <w:pStyle w:val="ListParagraph"/>
        <w:numPr>
          <w:ilvl w:val="0"/>
          <w:numId w:val="4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93220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digunakan</w:t>
      </w:r>
      <w:proofErr w:type="spellEnd"/>
    </w:p>
    <w:p w:rsidR="004B19FD" w:rsidRPr="00493220" w:rsidRDefault="004B19FD" w:rsidP="004B19FD">
      <w:pPr>
        <w:spacing w:line="24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493220">
        <w:rPr>
          <w:rFonts w:ascii="Times New Roman" w:hAnsi="Times New Roman" w:cs="Times New Roman"/>
          <w:b/>
          <w:bCs/>
          <w:sz w:val="24"/>
          <w:szCs w:val="24"/>
        </w:rPr>
        <w:t>Masukkan</w:t>
      </w:r>
      <w:proofErr w:type="spellEnd"/>
      <w:r w:rsidRPr="00493220">
        <w:rPr>
          <w:rFonts w:ascii="Times New Roman" w:hAnsi="Times New Roman" w:cs="Times New Roman"/>
          <w:b/>
          <w:bCs/>
          <w:sz w:val="24"/>
          <w:szCs w:val="24"/>
        </w:rPr>
        <w:t xml:space="preserve"> Saran</w:t>
      </w:r>
    </w:p>
    <w:p w:rsidR="004B19FD" w:rsidRPr="00493220" w:rsidRDefault="004B19FD" w:rsidP="004B19FD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t>...................................................................................................................... ...................................................................................................................... ...................................................................................................................... ......................................................................................................................</w:t>
      </w:r>
    </w:p>
    <w:p w:rsidR="004B19FD" w:rsidRDefault="004B19FD" w:rsidP="004B19FD">
      <w:pPr>
        <w:spacing w:line="480" w:lineRule="auto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lastRenderedPageBreak/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</w:p>
    <w:p w:rsidR="004B19FD" w:rsidRDefault="004B19FD" w:rsidP="004B19FD">
      <w:pPr>
        <w:spacing w:line="240" w:lineRule="auto"/>
        <w:ind w:left="360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har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    </w:t>
      </w:r>
      <w:proofErr w:type="spellStart"/>
      <w:r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5</w:t>
      </w:r>
    </w:p>
    <w:p w:rsidR="004B19FD" w:rsidRDefault="004B19FD" w:rsidP="004B19FD">
      <w:pPr>
        <w:spacing w:line="240" w:lineRule="auto"/>
        <w:ind w:left="360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uru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</w:p>
    <w:p w:rsidR="004B19FD" w:rsidRDefault="004B19FD" w:rsidP="004B19FD">
      <w:pPr>
        <w:spacing w:line="480" w:lineRule="auto"/>
        <w:ind w:left="6480"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line="480" w:lineRule="auto"/>
        <w:ind w:left="6480"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line="240" w:lineRule="auto"/>
        <w:ind w:left="360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70BBB">
        <w:rPr>
          <w:rFonts w:ascii="Times New Roman" w:hAnsi="Times New Roman" w:cs="Times New Roman"/>
          <w:sz w:val="24"/>
          <w:szCs w:val="24"/>
        </w:rPr>
        <w:t>Bakti</w:t>
      </w:r>
      <w:proofErr w:type="spellEnd"/>
      <w:r w:rsidRPr="00B70B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70BBB">
        <w:rPr>
          <w:rFonts w:ascii="Times New Roman" w:hAnsi="Times New Roman" w:cs="Times New Roman"/>
          <w:sz w:val="24"/>
          <w:szCs w:val="24"/>
        </w:rPr>
        <w:t>Blasius</w:t>
      </w:r>
      <w:proofErr w:type="spellEnd"/>
      <w:r w:rsidRPr="00B70B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70BBB">
        <w:rPr>
          <w:rFonts w:ascii="Times New Roman" w:hAnsi="Times New Roman" w:cs="Times New Roman"/>
          <w:sz w:val="24"/>
          <w:szCs w:val="24"/>
        </w:rPr>
        <w:t>Perangin</w:t>
      </w:r>
      <w:proofErr w:type="spellEnd"/>
      <w:r w:rsidRPr="00B70B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70BBB">
        <w:rPr>
          <w:rFonts w:ascii="Times New Roman" w:hAnsi="Times New Roman" w:cs="Times New Roman"/>
          <w:sz w:val="24"/>
          <w:szCs w:val="24"/>
        </w:rPr>
        <w:t>Angin</w:t>
      </w:r>
      <w:proofErr w:type="spellEnd"/>
      <w:r w:rsidRPr="00B70BBB">
        <w:rPr>
          <w:rFonts w:ascii="Times New Roman" w:hAnsi="Times New Roman" w:cs="Times New Roman"/>
          <w:sz w:val="24"/>
          <w:szCs w:val="24"/>
        </w:rPr>
        <w:t xml:space="preserve">, S. </w:t>
      </w:r>
      <w:proofErr w:type="spellStart"/>
      <w:r w:rsidRPr="00B70BBB">
        <w:rPr>
          <w:rFonts w:ascii="Times New Roman" w:hAnsi="Times New Roman" w:cs="Times New Roman"/>
          <w:sz w:val="24"/>
          <w:szCs w:val="24"/>
        </w:rPr>
        <w:t>P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4B19FD" w:rsidRPr="00B061AA" w:rsidRDefault="004B19FD" w:rsidP="004B19FD">
      <w:pPr>
        <w:spacing w:line="240" w:lineRule="auto"/>
        <w:ind w:left="3600" w:firstLine="720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NIP.198404282009041003</w:t>
      </w:r>
    </w:p>
    <w:p w:rsidR="004B19FD" w:rsidRPr="00B061AA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</w:pPr>
    </w:p>
    <w:p w:rsidR="004B19FD" w:rsidRPr="00B061AA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</w:pP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</w:pP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</w:pPr>
      <w:r w:rsidRPr="00B061AA"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  <w:t>Lampiran 4. Hasil Angket Respon Guru</w:t>
      </w:r>
    </w:p>
    <w:p w:rsidR="004B19FD" w:rsidRPr="00B061AA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</w:pPr>
      <w:r>
        <w:rPr>
          <w:noProof/>
          <w:lang w:val="en-US"/>
        </w:rPr>
        <w:lastRenderedPageBreak/>
        <w:drawing>
          <wp:inline distT="0" distB="0" distL="0" distR="0" wp14:anchorId="3EE9DA28" wp14:editId="2C62FEC2">
            <wp:extent cx="5039995" cy="7337425"/>
            <wp:effectExtent l="0" t="0" r="8255" b="0"/>
            <wp:docPr id="1946175880" name="Picture 19461758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337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19FD" w:rsidRPr="00B061AA" w:rsidRDefault="004B19FD" w:rsidP="004B19FD">
      <w:pPr>
        <w:spacing w:before="100" w:beforeAutospacing="1" w:after="100" w:afterAutospacing="1" w:line="480" w:lineRule="auto"/>
        <w:jc w:val="both"/>
        <w:rPr>
          <w:noProof/>
          <w:lang w:val="sv-SE"/>
        </w:rPr>
      </w:pPr>
      <w:r>
        <w:rPr>
          <w:noProof/>
          <w:lang w:val="en-US"/>
        </w:rPr>
        <w:lastRenderedPageBreak/>
        <w:drawing>
          <wp:inline distT="0" distB="0" distL="0" distR="0" wp14:anchorId="217EB76A" wp14:editId="154F1808">
            <wp:extent cx="5039995" cy="7526655"/>
            <wp:effectExtent l="0" t="0" r="8255" b="0"/>
            <wp:docPr id="1946175883" name="Picture 19461758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526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19FD" w:rsidRPr="00B061AA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</w:pPr>
      <w:r>
        <w:rPr>
          <w:noProof/>
          <w:lang w:val="en-US"/>
        </w:rPr>
        <w:lastRenderedPageBreak/>
        <w:drawing>
          <wp:inline distT="0" distB="0" distL="0" distR="0" wp14:anchorId="0651D076" wp14:editId="0BB6E396">
            <wp:extent cx="5039995" cy="8096250"/>
            <wp:effectExtent l="0" t="0" r="8255" b="0"/>
            <wp:docPr id="1946175884" name="Picture 19461758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8096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19FD" w:rsidRPr="00B061AA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</w:pPr>
      <w:r w:rsidRPr="00B061AA">
        <w:rPr>
          <w:rFonts w:ascii="Times New Roman" w:eastAsia="Times New Roman" w:hAnsi="Times New Roman" w:cs="Times New Roman"/>
          <w:b/>
          <w:bCs/>
          <w:sz w:val="24"/>
          <w:szCs w:val="24"/>
          <w:lang w:val="sv-SE" w:eastAsia="en-ID"/>
        </w:rPr>
        <w:lastRenderedPageBreak/>
        <w:t>Lampiran 5. Angket Respon Siswa</w:t>
      </w:r>
    </w:p>
    <w:p w:rsidR="004B19FD" w:rsidRPr="00B061AA" w:rsidRDefault="004B19FD" w:rsidP="004B19FD">
      <w:pPr>
        <w:tabs>
          <w:tab w:val="left" w:pos="2580"/>
        </w:tabs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b/>
          <w:bCs/>
          <w:sz w:val="24"/>
          <w:szCs w:val="24"/>
          <w:lang w:val="sv-SE"/>
        </w:rPr>
        <w:t xml:space="preserve">LEMBAR PENILAIAN ANGKET RESPON SISWA </w:t>
      </w:r>
    </w:p>
    <w:p w:rsidR="004B19FD" w:rsidRPr="00B061AA" w:rsidRDefault="004B19FD" w:rsidP="004B19FD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b/>
          <w:bCs/>
          <w:sz w:val="24"/>
          <w:szCs w:val="24"/>
          <w:lang w:val="sv-SE"/>
        </w:rPr>
        <w:t>Nama Siswa</w:t>
      </w:r>
      <w:r w:rsidRPr="00B061AA">
        <w:rPr>
          <w:rFonts w:ascii="Times New Roman" w:hAnsi="Times New Roman" w:cs="Times New Roman"/>
          <w:b/>
          <w:bCs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b/>
          <w:bCs/>
          <w:sz w:val="24"/>
          <w:szCs w:val="24"/>
          <w:lang w:val="sv-SE"/>
        </w:rPr>
        <w:tab/>
        <w:t>:</w:t>
      </w:r>
    </w:p>
    <w:p w:rsidR="004B19FD" w:rsidRPr="00B061AA" w:rsidRDefault="004B19FD" w:rsidP="004B19FD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b/>
          <w:bCs/>
          <w:sz w:val="24"/>
          <w:szCs w:val="24"/>
          <w:lang w:val="sv-SE"/>
        </w:rPr>
        <w:t>Kelas</w:t>
      </w:r>
      <w:r w:rsidRPr="00B061AA">
        <w:rPr>
          <w:rFonts w:ascii="Times New Roman" w:hAnsi="Times New Roman" w:cs="Times New Roman"/>
          <w:b/>
          <w:bCs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b/>
          <w:bCs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b/>
          <w:bCs/>
          <w:sz w:val="24"/>
          <w:szCs w:val="24"/>
          <w:lang w:val="sv-SE"/>
        </w:rPr>
        <w:tab/>
        <w:t>:</w:t>
      </w:r>
    </w:p>
    <w:p w:rsidR="004B19FD" w:rsidRPr="00B061AA" w:rsidRDefault="004B19FD" w:rsidP="004B19FD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b/>
          <w:bCs/>
          <w:sz w:val="24"/>
          <w:szCs w:val="24"/>
          <w:lang w:val="sv-SE"/>
        </w:rPr>
        <w:t xml:space="preserve">Sekolah </w:t>
      </w:r>
      <w:r w:rsidRPr="00B061AA">
        <w:rPr>
          <w:rFonts w:ascii="Times New Roman" w:hAnsi="Times New Roman" w:cs="Times New Roman"/>
          <w:b/>
          <w:bCs/>
          <w:sz w:val="24"/>
          <w:szCs w:val="24"/>
          <w:lang w:val="sv-SE"/>
        </w:rPr>
        <w:tab/>
      </w:r>
      <w:r w:rsidRPr="00B061AA">
        <w:rPr>
          <w:rFonts w:ascii="Times New Roman" w:hAnsi="Times New Roman" w:cs="Times New Roman"/>
          <w:b/>
          <w:bCs/>
          <w:sz w:val="24"/>
          <w:szCs w:val="24"/>
          <w:lang w:val="sv-SE"/>
        </w:rPr>
        <w:tab/>
        <w:t>: SD Negeri 102004 Tiga Juhar</w:t>
      </w:r>
    </w:p>
    <w:p w:rsidR="004B19FD" w:rsidRPr="0069582B" w:rsidRDefault="004B19FD" w:rsidP="004B19FD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9582B">
        <w:rPr>
          <w:rFonts w:ascii="Times New Roman" w:hAnsi="Times New Roman" w:cs="Times New Roman"/>
          <w:b/>
          <w:bCs/>
          <w:sz w:val="24"/>
          <w:szCs w:val="24"/>
        </w:rPr>
        <w:t>Petunjuk</w:t>
      </w:r>
      <w:proofErr w:type="spellEnd"/>
      <w:r w:rsidRPr="0069582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9582B">
        <w:rPr>
          <w:rFonts w:ascii="Times New Roman" w:hAnsi="Times New Roman" w:cs="Times New Roman"/>
          <w:b/>
          <w:bCs/>
          <w:sz w:val="24"/>
          <w:szCs w:val="24"/>
        </w:rPr>
        <w:t>Pengisian</w:t>
      </w:r>
      <w:proofErr w:type="spellEnd"/>
      <w:r w:rsidRPr="0069582B">
        <w:rPr>
          <w:rFonts w:ascii="Times New Roman" w:hAnsi="Times New Roman" w:cs="Times New Roman"/>
          <w:b/>
          <w:bCs/>
          <w:sz w:val="24"/>
          <w:szCs w:val="24"/>
        </w:rPr>
        <w:tab/>
        <w:t>:</w:t>
      </w:r>
    </w:p>
    <w:p w:rsidR="004B19FD" w:rsidRPr="0069582B" w:rsidRDefault="004B19FD" w:rsidP="007E4DE5">
      <w:pPr>
        <w:pStyle w:val="ListParagraph"/>
        <w:numPr>
          <w:ilvl w:val="0"/>
          <w:numId w:val="5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Mohon siswa berkenan memberikan penilaian dengan memberikan tanda checklist (√) pada kolom nilai yang menurut siswa sesuai dengan aspek penilaian yang ada.</w:t>
      </w:r>
    </w:p>
    <w:p w:rsidR="004B19FD" w:rsidRPr="0069582B" w:rsidRDefault="004B19FD" w:rsidP="007E4DE5">
      <w:pPr>
        <w:pStyle w:val="ListParagraph"/>
        <w:numPr>
          <w:ilvl w:val="0"/>
          <w:numId w:val="5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 xml:space="preserve">Kriteria penilaian adalah sebagai berikut: </w:t>
      </w:r>
    </w:p>
    <w:p w:rsidR="004B19FD" w:rsidRPr="0069582B" w:rsidRDefault="004B19FD" w:rsidP="004B19FD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582B">
        <w:rPr>
          <w:rFonts w:ascii="Times New Roman" w:hAnsi="Times New Roman" w:cs="Times New Roman"/>
          <w:sz w:val="24"/>
          <w:szCs w:val="24"/>
        </w:rPr>
        <w:t xml:space="preserve">5 = </w:t>
      </w:r>
      <w:proofErr w:type="spellStart"/>
      <w:r w:rsidRPr="0069582B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6958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582B">
        <w:rPr>
          <w:rFonts w:ascii="Times New Roman" w:hAnsi="Times New Roman" w:cs="Times New Roman"/>
          <w:sz w:val="24"/>
          <w:szCs w:val="24"/>
        </w:rPr>
        <w:t>Bai</w:t>
      </w:r>
      <w:proofErr w:type="spellEnd"/>
      <w:r w:rsidRPr="0069582B">
        <w:rPr>
          <w:rFonts w:ascii="Times New Roman" w:hAnsi="Times New Roman" w:cs="Times New Roman"/>
          <w:sz w:val="24"/>
          <w:szCs w:val="24"/>
        </w:rPr>
        <w:t xml:space="preserve"> k </w:t>
      </w:r>
    </w:p>
    <w:p w:rsidR="004B19FD" w:rsidRPr="0069582B" w:rsidRDefault="004B19FD" w:rsidP="004B19FD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582B">
        <w:rPr>
          <w:rFonts w:ascii="Times New Roman" w:hAnsi="Times New Roman" w:cs="Times New Roman"/>
          <w:sz w:val="24"/>
          <w:szCs w:val="24"/>
        </w:rPr>
        <w:t xml:space="preserve">4 = </w:t>
      </w:r>
      <w:proofErr w:type="spellStart"/>
      <w:r w:rsidRPr="0069582B">
        <w:rPr>
          <w:rFonts w:ascii="Times New Roman" w:hAnsi="Times New Roman" w:cs="Times New Roman"/>
          <w:sz w:val="24"/>
          <w:szCs w:val="24"/>
        </w:rPr>
        <w:t>Bai</w:t>
      </w:r>
      <w:proofErr w:type="spellEnd"/>
      <w:r w:rsidRPr="0069582B">
        <w:rPr>
          <w:rFonts w:ascii="Times New Roman" w:hAnsi="Times New Roman" w:cs="Times New Roman"/>
          <w:sz w:val="24"/>
          <w:szCs w:val="24"/>
        </w:rPr>
        <w:t xml:space="preserve"> k </w:t>
      </w:r>
    </w:p>
    <w:p w:rsidR="004B19FD" w:rsidRPr="0069582B" w:rsidRDefault="004B19FD" w:rsidP="004B19FD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582B">
        <w:rPr>
          <w:rFonts w:ascii="Times New Roman" w:hAnsi="Times New Roman" w:cs="Times New Roman"/>
          <w:sz w:val="24"/>
          <w:szCs w:val="24"/>
        </w:rPr>
        <w:t xml:space="preserve">3 = </w:t>
      </w:r>
      <w:proofErr w:type="spellStart"/>
      <w:r w:rsidRPr="0069582B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6958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582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69582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B19FD" w:rsidRPr="0069582B" w:rsidRDefault="004B19FD" w:rsidP="004B19FD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582B">
        <w:rPr>
          <w:rFonts w:ascii="Times New Roman" w:hAnsi="Times New Roman" w:cs="Times New Roman"/>
          <w:sz w:val="24"/>
          <w:szCs w:val="24"/>
        </w:rPr>
        <w:t xml:space="preserve">2 = </w:t>
      </w:r>
      <w:proofErr w:type="spellStart"/>
      <w:r w:rsidRPr="0069582B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6958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582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69582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B19FD" w:rsidRPr="0069582B" w:rsidRDefault="004B19FD" w:rsidP="004B19FD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582B">
        <w:rPr>
          <w:rFonts w:ascii="Times New Roman" w:hAnsi="Times New Roman" w:cs="Times New Roman"/>
          <w:sz w:val="24"/>
          <w:szCs w:val="24"/>
        </w:rPr>
        <w:t xml:space="preserve">1 = </w:t>
      </w:r>
      <w:proofErr w:type="spellStart"/>
      <w:r w:rsidRPr="0069582B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6958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582B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6958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582B">
        <w:rPr>
          <w:rFonts w:ascii="Times New Roman" w:hAnsi="Times New Roman" w:cs="Times New Roman"/>
          <w:sz w:val="24"/>
          <w:szCs w:val="24"/>
        </w:rPr>
        <w:t>Baik</w:t>
      </w:r>
      <w:proofErr w:type="spellEnd"/>
    </w:p>
    <w:p w:rsidR="004B19FD" w:rsidRPr="0069582B" w:rsidRDefault="004B19FD" w:rsidP="007E4DE5">
      <w:pPr>
        <w:pStyle w:val="ListParagraph"/>
        <w:numPr>
          <w:ilvl w:val="0"/>
          <w:numId w:val="5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Terima kasih kepada siswa yang telah tersedia menilai pengembangan bahan ajar berbasis etnomatematika rumah adat karo ini.</w:t>
      </w:r>
    </w:p>
    <w:p w:rsidR="004B19FD" w:rsidRPr="00B061AA" w:rsidRDefault="004B19FD" w:rsidP="004B19F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:rsidR="004B19FD" w:rsidRPr="00B061AA" w:rsidRDefault="004B19FD" w:rsidP="004B19F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:rsidR="004B19FD" w:rsidRPr="00B061AA" w:rsidRDefault="004B19FD" w:rsidP="004B19F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:rsidR="004B19FD" w:rsidRDefault="004B19FD" w:rsidP="004B19F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:rsidR="004B19FD" w:rsidRPr="00B061AA" w:rsidRDefault="004B19FD" w:rsidP="004B19F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tbl>
      <w:tblPr>
        <w:tblStyle w:val="TableGrid"/>
        <w:tblpPr w:leftFromText="180" w:rightFromText="180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516"/>
        <w:gridCol w:w="5244"/>
        <w:gridCol w:w="426"/>
        <w:gridCol w:w="425"/>
        <w:gridCol w:w="373"/>
        <w:gridCol w:w="336"/>
        <w:gridCol w:w="424"/>
      </w:tblGrid>
      <w:tr w:rsidR="004B19FD" w:rsidRPr="008330CD" w:rsidTr="0054498C">
        <w:tc>
          <w:tcPr>
            <w:tcW w:w="516" w:type="dxa"/>
            <w:vMerge w:val="restart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No</w:t>
            </w:r>
          </w:p>
        </w:tc>
        <w:tc>
          <w:tcPr>
            <w:tcW w:w="5244" w:type="dxa"/>
            <w:vMerge w:val="restart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spek</w:t>
            </w:r>
            <w:proofErr w:type="spellEnd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nilaian</w:t>
            </w:r>
            <w:proofErr w:type="spellEnd"/>
          </w:p>
          <w:p w:rsidR="004B19FD" w:rsidRPr="008330CD" w:rsidRDefault="004B19FD" w:rsidP="0054498C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84" w:type="dxa"/>
            <w:gridSpan w:val="5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kor</w:t>
            </w:r>
            <w:proofErr w:type="spellEnd"/>
          </w:p>
        </w:tc>
      </w:tr>
      <w:tr w:rsidR="004B19FD" w:rsidRPr="008330CD" w:rsidTr="0054498C">
        <w:tc>
          <w:tcPr>
            <w:tcW w:w="516" w:type="dxa"/>
            <w:vMerge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244" w:type="dxa"/>
            <w:vMerge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425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373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33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424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</w:tr>
      <w:tr w:rsidR="004B19FD" w:rsidRPr="008330CD" w:rsidTr="0054498C">
        <w:tc>
          <w:tcPr>
            <w:tcW w:w="516" w:type="dxa"/>
            <w:shd w:val="clear" w:color="auto" w:fill="D9D9D9" w:themeFill="background1" w:themeFillShade="D9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228" w:type="dxa"/>
            <w:gridSpan w:val="6"/>
            <w:shd w:val="clear" w:color="auto" w:fill="D9D9D9" w:themeFill="background1" w:themeFillShade="D9"/>
          </w:tcPr>
          <w:p w:rsidR="004B19FD" w:rsidRPr="008330CD" w:rsidRDefault="004B19FD" w:rsidP="0054498C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spek</w:t>
            </w:r>
            <w:proofErr w:type="spellEnd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ateri</w:t>
            </w:r>
            <w:proofErr w:type="spellEnd"/>
          </w:p>
        </w:tc>
      </w:tr>
      <w:tr w:rsidR="004B19FD" w:rsidRPr="008330CD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5244" w:type="dxa"/>
          </w:tcPr>
          <w:p w:rsidR="004B19FD" w:rsidRPr="008330CD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Penyajian</w:t>
            </w:r>
            <w:proofErr w:type="spellEnd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materi</w:t>
            </w:r>
            <w:proofErr w:type="spellEnd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diingat</w:t>
            </w:r>
            <w:proofErr w:type="spellEnd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2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Materi pada bahan ajar mudah dipahami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n ajar berbasis etnomatematika rumah adat karo membuat saya lebih mengenal budaya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n ajar berbasis etnomatematika rumah adat karo membuat saya tidak bosan dalam proses pembelajaran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Kejelasan soal dalam bahan ajar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Isi  Bahan ajar berbasis etnomatematika rumah adat karo sangat bermanfaat bagi saya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5244" w:type="dxa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Setiap materi memiliki keterkaitan dengan kehidupan sehari-hari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8330CD" w:rsidTr="0054498C">
        <w:tc>
          <w:tcPr>
            <w:tcW w:w="516" w:type="dxa"/>
            <w:shd w:val="clear" w:color="auto" w:fill="D9D9D9" w:themeFill="background1" w:themeFillShade="D9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7228" w:type="dxa"/>
            <w:gridSpan w:val="6"/>
            <w:shd w:val="clear" w:color="auto" w:fill="D9D9D9" w:themeFill="background1" w:themeFillShade="D9"/>
          </w:tcPr>
          <w:p w:rsidR="004B19FD" w:rsidRPr="008330CD" w:rsidRDefault="004B19FD" w:rsidP="0054498C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spek</w:t>
            </w:r>
            <w:proofErr w:type="spellEnd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ampilan</w:t>
            </w:r>
            <w:proofErr w:type="spellEnd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</w:tr>
      <w:tr w:rsidR="004B19FD" w:rsidRPr="004A55A0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Huruf yang digunakan mudah dibaca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8330CD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8330CD" w:rsidRDefault="004B19FD" w:rsidP="0054498C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Warna</w:t>
            </w:r>
            <w:proofErr w:type="spellEnd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  <w:proofErr w:type="spellEnd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 xml:space="preserve"> ajar </w:t>
            </w:r>
            <w:proofErr w:type="spellStart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menarik</w:t>
            </w:r>
            <w:proofErr w:type="spellEnd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2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4B19FD" w:rsidRPr="008330CD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8330CD" w:rsidRDefault="004B19FD" w:rsidP="0054498C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Sampul</w:t>
            </w:r>
            <w:proofErr w:type="spellEnd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  <w:proofErr w:type="spellEnd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 xml:space="preserve"> ajar </w:t>
            </w:r>
            <w:proofErr w:type="spellStart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menarik</w:t>
            </w:r>
            <w:proofErr w:type="spellEnd"/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2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 xml:space="preserve">Gambar dalam bahan ajar menarik. 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sa yang digunakan jelas dan membuat saya tidak kesulitan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n ajar berbasis etnomatematika rumah adat karo  membuat saya semangat belajar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sa yang digunakan mudah dipahami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n ajar berbasis etnomatematika rumah adat karo   mudah digunakan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Contoh yang ada dalam bahan ajar mudah dipahami.</w:t>
            </w:r>
          </w:p>
        </w:tc>
        <w:tc>
          <w:tcPr>
            <w:tcW w:w="42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8330CD" w:rsidTr="0054498C">
        <w:tc>
          <w:tcPr>
            <w:tcW w:w="516" w:type="dxa"/>
            <w:shd w:val="clear" w:color="auto" w:fill="BFBFBF" w:themeFill="background1" w:themeFillShade="BF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7228" w:type="dxa"/>
            <w:gridSpan w:val="6"/>
            <w:shd w:val="clear" w:color="auto" w:fill="BFBFBF" w:themeFill="background1" w:themeFillShade="BF"/>
          </w:tcPr>
          <w:p w:rsidR="004B19FD" w:rsidRPr="008330CD" w:rsidRDefault="004B19FD" w:rsidP="0054498C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spek</w:t>
            </w:r>
            <w:proofErr w:type="spellEnd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menarikan</w:t>
            </w:r>
            <w:proofErr w:type="spellEnd"/>
          </w:p>
        </w:tc>
      </w:tr>
      <w:tr w:rsidR="004B19FD" w:rsidRPr="004A55A0" w:rsidTr="0054498C">
        <w:tc>
          <w:tcPr>
            <w:tcW w:w="516" w:type="dxa"/>
            <w:shd w:val="clear" w:color="auto" w:fill="FFFFFF" w:themeFill="background1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17. 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Dengan adanya bahan ajar berbasis etnomatematika pembelajaran menjadi lebih menyenangkan.</w:t>
            </w:r>
          </w:p>
        </w:tc>
        <w:tc>
          <w:tcPr>
            <w:tcW w:w="426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  <w:shd w:val="clear" w:color="auto" w:fill="FFFFFF" w:themeFill="background1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n ajar berbasis etnomatematika ini membantu saya memahami materi bangun datar.</w:t>
            </w:r>
          </w:p>
        </w:tc>
        <w:tc>
          <w:tcPr>
            <w:tcW w:w="426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  <w:shd w:val="clear" w:color="auto" w:fill="FFFFFF" w:themeFill="background1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n ajar berbasis etnomatematika meningkatkan semangat belajar saya.</w:t>
            </w:r>
          </w:p>
        </w:tc>
        <w:tc>
          <w:tcPr>
            <w:tcW w:w="426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4A55A0" w:rsidTr="0054498C">
        <w:tc>
          <w:tcPr>
            <w:tcW w:w="516" w:type="dxa"/>
            <w:shd w:val="clear" w:color="auto" w:fill="FFFFFF" w:themeFill="background1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330CD"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5244" w:type="dxa"/>
            <w:shd w:val="clear" w:color="auto" w:fill="FFFFFF" w:themeFill="background1"/>
          </w:tcPr>
          <w:p w:rsidR="004B19FD" w:rsidRPr="00B061AA" w:rsidRDefault="004B19FD" w:rsidP="0054498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  <w:r w:rsidRPr="00B061AA">
              <w:rPr>
                <w:rFonts w:ascii="Times New Roman" w:hAnsi="Times New Roman" w:cs="Times New Roman"/>
                <w:sz w:val="24"/>
                <w:szCs w:val="24"/>
                <w:lang w:val="sv-SE"/>
              </w:rPr>
              <w:t>Bahan ajar fleksibel dan mudah dibawa (praktis)</w:t>
            </w:r>
          </w:p>
        </w:tc>
        <w:tc>
          <w:tcPr>
            <w:tcW w:w="426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5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73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336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  <w:tc>
          <w:tcPr>
            <w:tcW w:w="424" w:type="dxa"/>
            <w:shd w:val="clear" w:color="auto" w:fill="FFFFFF" w:themeFill="background1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sv-SE"/>
              </w:rPr>
            </w:pPr>
          </w:p>
        </w:tc>
      </w:tr>
      <w:tr w:rsidR="004B19FD" w:rsidRPr="008330CD" w:rsidTr="0054498C">
        <w:tc>
          <w:tcPr>
            <w:tcW w:w="516" w:type="dxa"/>
          </w:tcPr>
          <w:p w:rsidR="004B19FD" w:rsidRPr="00B061AA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sv-SE"/>
              </w:rPr>
            </w:pPr>
          </w:p>
        </w:tc>
        <w:tc>
          <w:tcPr>
            <w:tcW w:w="5244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  <w:lang w:val="fi-FI"/>
              </w:rPr>
              <w:t>Jumlah</w:t>
            </w:r>
          </w:p>
        </w:tc>
        <w:tc>
          <w:tcPr>
            <w:tcW w:w="426" w:type="dxa"/>
          </w:tcPr>
          <w:p w:rsidR="004B19FD" w:rsidRPr="008330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4B19FD" w:rsidRPr="008330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3" w:type="dxa"/>
          </w:tcPr>
          <w:p w:rsidR="004B19FD" w:rsidRPr="008330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36" w:type="dxa"/>
          </w:tcPr>
          <w:p w:rsidR="004B19FD" w:rsidRPr="008330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:rsidR="004B19FD" w:rsidRPr="008330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19FD" w:rsidRPr="008330CD" w:rsidTr="0054498C">
        <w:tc>
          <w:tcPr>
            <w:tcW w:w="516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44" w:type="dxa"/>
          </w:tcPr>
          <w:p w:rsidR="004B19FD" w:rsidRPr="008330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fi-FI"/>
              </w:rPr>
            </w:pPr>
            <w:proofErr w:type="spellStart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umlah</w:t>
            </w:r>
            <w:proofErr w:type="spellEnd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kor</w:t>
            </w:r>
            <w:proofErr w:type="spellEnd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8330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olehan</w:t>
            </w:r>
            <w:proofErr w:type="spellEnd"/>
          </w:p>
        </w:tc>
        <w:tc>
          <w:tcPr>
            <w:tcW w:w="1984" w:type="dxa"/>
            <w:gridSpan w:val="5"/>
          </w:tcPr>
          <w:p w:rsidR="004B19FD" w:rsidRPr="008330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4B19FD" w:rsidRDefault="004B19FD" w:rsidP="004B19F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19FD" w:rsidRPr="00264D5C" w:rsidRDefault="004B19FD" w:rsidP="004B19FD">
      <w:pPr>
        <w:spacing w:line="240" w:lineRule="auto"/>
        <w:ind w:left="720" w:firstLine="720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B12CFD">
        <w:rPr>
          <w:rFonts w:ascii="Times New Roman" w:hAnsi="Times New Roman" w:cs="Times New Roman"/>
          <w:sz w:val="24"/>
          <w:szCs w:val="24"/>
        </w:rPr>
        <w:t xml:space="preserve">P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Skor perolehan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Skor maksimal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x100%</m:t>
        </m:r>
      </m:oMath>
    </w:p>
    <w:p w:rsidR="004B19FD" w:rsidRDefault="004B19FD" w:rsidP="004B19FD">
      <w:pPr>
        <w:spacing w:line="240" w:lineRule="auto"/>
        <w:ind w:left="720" w:firstLine="720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B12CFD">
        <w:rPr>
          <w:rFonts w:ascii="Times New Roman" w:hAnsi="Times New Roman" w:cs="Times New Roman"/>
          <w:sz w:val="24"/>
          <w:szCs w:val="24"/>
        </w:rPr>
        <w:t xml:space="preserve">P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  <w:lang w:val="en-US"/>
              </w:rPr>
            </m:ctrlPr>
          </m:fPr>
          <m:num/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100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x100%</m:t>
        </m:r>
      </m:oMath>
    </w:p>
    <w:p w:rsidR="004B19FD" w:rsidRDefault="004B19FD" w:rsidP="004B19FD">
      <w:pPr>
        <w:spacing w:line="240" w:lineRule="auto"/>
        <w:ind w:left="720" w:firstLine="720"/>
        <w:rPr>
          <w:rFonts w:ascii="Times New Roman" w:hAnsi="Times New Roman" w:cs="Times New Roman"/>
          <w:sz w:val="24"/>
          <w:szCs w:val="24"/>
        </w:rPr>
      </w:pPr>
      <w:r w:rsidRPr="00264D5C">
        <w:rPr>
          <w:rFonts w:ascii="Times New Roman" w:hAnsi="Times New Roman" w:cs="Times New Roman"/>
          <w:sz w:val="24"/>
          <w:szCs w:val="24"/>
        </w:rPr>
        <w:t>P =    %</w:t>
      </w:r>
    </w:p>
    <w:p w:rsidR="004B19FD" w:rsidRPr="00264D5C" w:rsidRDefault="004B19FD" w:rsidP="004B19FD">
      <w:pPr>
        <w:spacing w:line="240" w:lineRule="auto"/>
        <w:ind w:left="720" w:firstLine="720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pPr w:leftFromText="180" w:rightFromText="180" w:vertAnchor="text" w:horzAnchor="margin" w:tblpY="1"/>
        <w:tblW w:w="7792" w:type="dxa"/>
        <w:tblLook w:val="04A0" w:firstRow="1" w:lastRow="0" w:firstColumn="1" w:lastColumn="0" w:noHBand="0" w:noVBand="1"/>
      </w:tblPr>
      <w:tblGrid>
        <w:gridCol w:w="570"/>
        <w:gridCol w:w="2544"/>
        <w:gridCol w:w="4678"/>
      </w:tblGrid>
      <w:tr w:rsidR="004B19FD" w:rsidTr="0054498C">
        <w:tc>
          <w:tcPr>
            <w:tcW w:w="570" w:type="dxa"/>
          </w:tcPr>
          <w:p w:rsidR="004B19FD" w:rsidRPr="006768E4" w:rsidRDefault="004B19FD" w:rsidP="0054498C">
            <w:pPr>
              <w:jc w:val="center"/>
              <w:rPr>
                <w:rFonts w:ascii="Times New Roman" w:hAnsi="Times New Roman"/>
                <w:b/>
                <w:bCs/>
                <w:sz w:val="24"/>
                <w:szCs w:val="20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0"/>
              </w:rPr>
              <w:t>No.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6768E4">
              <w:rPr>
                <w:rFonts w:ascii="Times New Roman" w:hAnsi="Times New Roman"/>
                <w:b/>
                <w:bCs/>
                <w:sz w:val="24"/>
                <w:szCs w:val="20"/>
              </w:rPr>
              <w:t>Presentase</w:t>
            </w:r>
            <w:proofErr w:type="spellEnd"/>
            <w:r w:rsidRPr="006768E4">
              <w:rPr>
                <w:rFonts w:ascii="Times New Roman" w:hAnsi="Times New Roman"/>
                <w:b/>
                <w:bCs/>
                <w:sz w:val="24"/>
                <w:szCs w:val="20"/>
              </w:rPr>
              <w:t xml:space="preserve"> (%)</w:t>
            </w:r>
          </w:p>
        </w:tc>
        <w:tc>
          <w:tcPr>
            <w:tcW w:w="4678" w:type="dxa"/>
          </w:tcPr>
          <w:p w:rsidR="004B19FD" w:rsidRPr="004B0111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B011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nterp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</w:t>
            </w:r>
            <w:r w:rsidRPr="004B011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si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1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81% - 100%</w:t>
            </w:r>
          </w:p>
        </w:tc>
        <w:tc>
          <w:tcPr>
            <w:tcW w:w="4678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Sangat</w:t>
            </w:r>
            <w:proofErr w:type="spellEnd"/>
            <w:r>
              <w:rPr>
                <w:rFonts w:ascii="Times New Roman" w:hAnsi="Times New Roman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Baik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2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61% - 80%</w:t>
            </w:r>
          </w:p>
        </w:tc>
        <w:tc>
          <w:tcPr>
            <w:tcW w:w="4678" w:type="dxa"/>
          </w:tcPr>
          <w:p w:rsidR="004B19FD" w:rsidRPr="004B0111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3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41% - 60%</w:t>
            </w:r>
          </w:p>
        </w:tc>
        <w:tc>
          <w:tcPr>
            <w:tcW w:w="4678" w:type="dxa"/>
          </w:tcPr>
          <w:p w:rsidR="004B19FD" w:rsidRPr="004B0111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0111">
              <w:rPr>
                <w:rFonts w:ascii="Times New Roman" w:hAnsi="Times New Roman" w:cs="Times New Roman"/>
                <w:sz w:val="24"/>
                <w:szCs w:val="24"/>
              </w:rPr>
              <w:t>Cukup</w:t>
            </w:r>
            <w:proofErr w:type="spellEnd"/>
            <w:r w:rsidRPr="004B01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4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21% - 40%</w:t>
            </w:r>
          </w:p>
        </w:tc>
        <w:tc>
          <w:tcPr>
            <w:tcW w:w="4678" w:type="dxa"/>
          </w:tcPr>
          <w:p w:rsidR="004B19FD" w:rsidRPr="004B0111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0111">
              <w:rPr>
                <w:rFonts w:ascii="Times New Roman" w:hAnsi="Times New Roman" w:cs="Times New Roman"/>
                <w:sz w:val="24"/>
                <w:szCs w:val="24"/>
              </w:rPr>
              <w:t>Kurang</w:t>
            </w:r>
            <w:proofErr w:type="spellEnd"/>
            <w:r w:rsidRPr="004B01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</w:tr>
      <w:tr w:rsidR="004B19FD" w:rsidTr="0054498C">
        <w:tc>
          <w:tcPr>
            <w:tcW w:w="570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5</w:t>
            </w:r>
          </w:p>
        </w:tc>
        <w:tc>
          <w:tcPr>
            <w:tcW w:w="2544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r>
              <w:rPr>
                <w:rFonts w:ascii="Times New Roman" w:hAnsi="Times New Roman"/>
                <w:sz w:val="24"/>
                <w:szCs w:val="20"/>
              </w:rPr>
              <w:t>0% - 20%</w:t>
            </w:r>
          </w:p>
        </w:tc>
        <w:tc>
          <w:tcPr>
            <w:tcW w:w="4678" w:type="dxa"/>
          </w:tcPr>
          <w:p w:rsidR="004B19FD" w:rsidRDefault="004B19FD" w:rsidP="0054498C">
            <w:pPr>
              <w:jc w:val="center"/>
              <w:rPr>
                <w:rFonts w:ascii="Times New Roman" w:hAnsi="Times New Roman"/>
                <w:sz w:val="24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Sangat</w:t>
            </w:r>
            <w:proofErr w:type="spellEnd"/>
            <w:r>
              <w:rPr>
                <w:rFonts w:ascii="Times New Roman" w:hAnsi="Times New Roman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Kurang</w:t>
            </w:r>
            <w:proofErr w:type="spellEnd"/>
            <w:r>
              <w:rPr>
                <w:rFonts w:ascii="Times New Roman" w:hAnsi="Times New Roman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0"/>
              </w:rPr>
              <w:t>Baik</w:t>
            </w:r>
            <w:proofErr w:type="spellEnd"/>
          </w:p>
        </w:tc>
      </w:tr>
    </w:tbl>
    <w:p w:rsidR="004B19FD" w:rsidRDefault="004B19FD" w:rsidP="004B19FD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4B19FD" w:rsidRPr="00493220" w:rsidRDefault="004B19FD" w:rsidP="004B19FD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493220">
        <w:rPr>
          <w:rFonts w:ascii="Times New Roman" w:hAnsi="Times New Roman" w:cs="Times New Roman"/>
          <w:b/>
          <w:bCs/>
          <w:sz w:val="24"/>
          <w:szCs w:val="24"/>
        </w:rPr>
        <w:t>Kesimpulan</w:t>
      </w:r>
      <w:proofErr w:type="spellEnd"/>
    </w:p>
    <w:p w:rsidR="004B19FD" w:rsidRPr="00B061AA" w:rsidRDefault="004B19FD" w:rsidP="004B19F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 xml:space="preserve">Interpretasikan dari skor presentase dapat ditarik kesimpulan bahwa bahan ajar berbasis etnomatematika rumah adat karo ini dinyatakan : </w:t>
      </w:r>
    </w:p>
    <w:p w:rsidR="004B19FD" w:rsidRPr="00B061AA" w:rsidRDefault="004B19FD" w:rsidP="007E4DE5">
      <w:pPr>
        <w:pStyle w:val="ListParagraph"/>
        <w:numPr>
          <w:ilvl w:val="0"/>
          <w:numId w:val="6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Sangat baik artinya layak digunakan tanpa revisi</w:t>
      </w:r>
    </w:p>
    <w:p w:rsidR="004B19FD" w:rsidRPr="00B061AA" w:rsidRDefault="004B19FD" w:rsidP="007E4DE5">
      <w:pPr>
        <w:pStyle w:val="ListParagraph"/>
        <w:numPr>
          <w:ilvl w:val="0"/>
          <w:numId w:val="6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B061AA">
        <w:rPr>
          <w:rFonts w:ascii="Times New Roman" w:hAnsi="Times New Roman" w:cs="Times New Roman"/>
          <w:sz w:val="24"/>
          <w:szCs w:val="24"/>
          <w:lang w:val="sv-SE"/>
        </w:rPr>
        <w:t>Baik artinya layak digunakan dengan revisi</w:t>
      </w:r>
    </w:p>
    <w:p w:rsidR="004B19FD" w:rsidRDefault="004B19FD" w:rsidP="007E4DE5">
      <w:pPr>
        <w:pStyle w:val="ListParagraph"/>
        <w:numPr>
          <w:ilvl w:val="0"/>
          <w:numId w:val="6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93220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4932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3220">
        <w:rPr>
          <w:rFonts w:ascii="Times New Roman" w:hAnsi="Times New Roman" w:cs="Times New Roman"/>
          <w:sz w:val="24"/>
          <w:szCs w:val="24"/>
        </w:rPr>
        <w:t>digunakan</w:t>
      </w:r>
      <w:proofErr w:type="spellEnd"/>
    </w:p>
    <w:p w:rsidR="004B19FD" w:rsidRPr="00493220" w:rsidRDefault="004B19FD" w:rsidP="004B19FD">
      <w:pPr>
        <w:spacing w:line="24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493220">
        <w:rPr>
          <w:rFonts w:ascii="Times New Roman" w:hAnsi="Times New Roman" w:cs="Times New Roman"/>
          <w:b/>
          <w:bCs/>
          <w:sz w:val="24"/>
          <w:szCs w:val="24"/>
        </w:rPr>
        <w:t>Masukkan</w:t>
      </w:r>
      <w:proofErr w:type="spellEnd"/>
      <w:r w:rsidRPr="00493220">
        <w:rPr>
          <w:rFonts w:ascii="Times New Roman" w:hAnsi="Times New Roman" w:cs="Times New Roman"/>
          <w:b/>
          <w:bCs/>
          <w:sz w:val="24"/>
          <w:szCs w:val="24"/>
        </w:rPr>
        <w:t xml:space="preserve"> Saran</w:t>
      </w:r>
    </w:p>
    <w:p w:rsidR="004B19FD" w:rsidRPr="00493220" w:rsidRDefault="004B19FD" w:rsidP="004B19FD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t xml:space="preserve">...................................................................................................................... ...................................................................................................................... </w:t>
      </w:r>
      <w:r>
        <w:lastRenderedPageBreak/>
        <w:t>...................................................................................................................... ......................................................................................................................</w:t>
      </w: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</w:pPr>
      <w:r>
        <w:rPr>
          <w:noProof/>
          <w:lang w:val="en-US"/>
        </w:rPr>
        <w:lastRenderedPageBreak/>
        <w:drawing>
          <wp:inline distT="0" distB="0" distL="0" distR="0" wp14:anchorId="3AD0AE34" wp14:editId="72B7D602">
            <wp:extent cx="5039995" cy="7600315"/>
            <wp:effectExtent l="0" t="0" r="8255" b="635"/>
            <wp:docPr id="1946175885" name="Picture 19461758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600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</w:pP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</w:pPr>
      <w:r>
        <w:rPr>
          <w:noProof/>
          <w:lang w:val="en-US"/>
        </w:rPr>
        <w:lastRenderedPageBreak/>
        <w:drawing>
          <wp:inline distT="0" distB="0" distL="0" distR="0" wp14:anchorId="7302BC59" wp14:editId="4B008802">
            <wp:extent cx="5039995" cy="7945120"/>
            <wp:effectExtent l="0" t="0" r="8255" b="0"/>
            <wp:docPr id="1946175886" name="Picture 19461758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945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19FD" w:rsidRPr="00657A4E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</w:pPr>
      <w:proofErr w:type="spellStart"/>
      <w:r w:rsidRPr="00657A4E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lastRenderedPageBreak/>
        <w:t>Lampiran</w:t>
      </w:r>
      <w:proofErr w:type="spellEnd"/>
      <w:r w:rsidRPr="00657A4E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 xml:space="preserve"> 6. </w:t>
      </w:r>
      <w:proofErr w:type="spellStart"/>
      <w:r w:rsidRPr="00657A4E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>Soal</w:t>
      </w:r>
      <w:proofErr w:type="spellEnd"/>
      <w:r w:rsidRPr="00657A4E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 xml:space="preserve"> </w:t>
      </w:r>
      <w:proofErr w:type="spellStart"/>
      <w:r w:rsidRPr="00657A4E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en-ID"/>
        </w:rPr>
        <w:t>Pretest</w:t>
      </w:r>
      <w:proofErr w:type="spellEnd"/>
    </w:p>
    <w:p w:rsidR="004B19FD" w:rsidRPr="004242DF" w:rsidRDefault="004B19FD" w:rsidP="004B19FD">
      <w:pPr>
        <w:spacing w:line="480" w:lineRule="auto"/>
        <w:jc w:val="center"/>
      </w:pPr>
      <w:r>
        <w:rPr>
          <w:rFonts w:ascii="Times New Roman" w:hAnsi="Times New Roman" w:cs="Times New Roman"/>
          <w:b/>
          <w:bCs/>
          <w:sz w:val="24"/>
          <w:szCs w:val="24"/>
        </w:rPr>
        <w:t>PRE-TEST</w:t>
      </w:r>
    </w:p>
    <w:p w:rsidR="004B19FD" w:rsidRPr="0065438D" w:rsidRDefault="004B19FD" w:rsidP="004B19F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b/>
          <w:bCs/>
          <w:sz w:val="24"/>
          <w:szCs w:val="24"/>
        </w:rPr>
        <w:t>Nama</w:t>
      </w:r>
      <w:proofErr w:type="spellEnd"/>
      <w:r w:rsidRPr="0065438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b/>
          <w:bCs/>
          <w:sz w:val="24"/>
          <w:szCs w:val="24"/>
        </w:rPr>
        <w:t>siswa</w:t>
      </w:r>
      <w:proofErr w:type="spellEnd"/>
      <w:r w:rsidRPr="0065438D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65438D">
        <w:rPr>
          <w:rFonts w:ascii="Times New Roman" w:hAnsi="Times New Roman" w:cs="Times New Roman"/>
          <w:b/>
          <w:bCs/>
          <w:sz w:val="24"/>
          <w:szCs w:val="24"/>
        </w:rPr>
        <w:tab/>
        <w:t>:</w:t>
      </w:r>
    </w:p>
    <w:p w:rsidR="004B19FD" w:rsidRPr="004242DF" w:rsidRDefault="004B19FD" w:rsidP="004B19F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b/>
          <w:bCs/>
          <w:sz w:val="24"/>
          <w:szCs w:val="24"/>
        </w:rPr>
        <w:t>Kelas</w:t>
      </w:r>
      <w:proofErr w:type="spellEnd"/>
      <w:r w:rsidRPr="0065438D">
        <w:rPr>
          <w:rFonts w:ascii="Times New Roman" w:hAnsi="Times New Roman" w:cs="Times New Roman"/>
          <w:b/>
          <w:bCs/>
          <w:sz w:val="24"/>
          <w:szCs w:val="24"/>
        </w:rPr>
        <w:t>/semester</w:t>
      </w:r>
      <w:r w:rsidRPr="0065438D">
        <w:rPr>
          <w:rFonts w:ascii="Times New Roman" w:hAnsi="Times New Roman" w:cs="Times New Roman"/>
          <w:b/>
          <w:bCs/>
          <w:sz w:val="24"/>
          <w:szCs w:val="24"/>
        </w:rPr>
        <w:tab/>
        <w:t>:</w:t>
      </w:r>
    </w:p>
    <w:p w:rsidR="004B19FD" w:rsidRPr="0065438D" w:rsidRDefault="004B19FD" w:rsidP="004B19F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b/>
          <w:bCs/>
          <w:sz w:val="24"/>
          <w:szCs w:val="24"/>
        </w:rPr>
        <w:t>Petunjuk</w:t>
      </w:r>
      <w:proofErr w:type="spellEnd"/>
      <w:r w:rsidRPr="0065438D">
        <w:rPr>
          <w:rFonts w:ascii="Times New Roman" w:hAnsi="Times New Roman" w:cs="Times New Roman"/>
          <w:b/>
          <w:bCs/>
          <w:sz w:val="24"/>
          <w:szCs w:val="24"/>
        </w:rPr>
        <w:tab/>
        <w:t>:</w:t>
      </w:r>
    </w:p>
    <w:p w:rsidR="004B19FD" w:rsidRPr="009979FB" w:rsidRDefault="004B19FD" w:rsidP="007E4DE5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9979FB">
        <w:rPr>
          <w:rFonts w:ascii="Times New Roman" w:hAnsi="Times New Roman" w:cs="Times New Roman"/>
          <w:sz w:val="24"/>
          <w:szCs w:val="24"/>
          <w:lang w:val="fi-FI"/>
        </w:rPr>
        <w:t>Tuliskan nama dan kelasmu pada lembar jawaban yang telah disediakan .</w:t>
      </w:r>
    </w:p>
    <w:p w:rsidR="004B19FD" w:rsidRPr="009979FB" w:rsidRDefault="004B19FD" w:rsidP="004B19FD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9979FB">
        <w:rPr>
          <w:rFonts w:ascii="Times New Roman" w:hAnsi="Times New Roman" w:cs="Times New Roman"/>
          <w:sz w:val="24"/>
          <w:szCs w:val="24"/>
          <w:lang w:val="fi-FI"/>
        </w:rPr>
        <w:t>Berdoalah terlebih dahulu sebelum mengerjakan soal.</w:t>
      </w:r>
    </w:p>
    <w:p w:rsidR="004B19FD" w:rsidRPr="0065438D" w:rsidRDefault="004B19FD" w:rsidP="007E4DE5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5438D">
        <w:rPr>
          <w:rFonts w:ascii="Times New Roman" w:hAnsi="Times New Roman" w:cs="Times New Roman"/>
          <w:sz w:val="24"/>
          <w:szCs w:val="24"/>
        </w:rPr>
        <w:t xml:space="preserve">Baca,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paham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kerjak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oal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>.</w:t>
      </w:r>
    </w:p>
    <w:p w:rsidR="004B19FD" w:rsidRPr="0065438D" w:rsidRDefault="004B19FD" w:rsidP="007E4DE5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iperbolehk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oal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acak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yangpaling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urut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oal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>).</w:t>
      </w:r>
    </w:p>
    <w:p w:rsidR="004B19FD" w:rsidRPr="009979FB" w:rsidRDefault="004B19FD" w:rsidP="007E4DE5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9979FB">
        <w:rPr>
          <w:rFonts w:ascii="Times New Roman" w:hAnsi="Times New Roman" w:cs="Times New Roman"/>
          <w:sz w:val="24"/>
          <w:szCs w:val="24"/>
          <w:lang w:val="fi-FI"/>
        </w:rPr>
        <w:t>Periksa kembali hasil pekerjaanmu sebelum dikumpulkan.</w:t>
      </w:r>
    </w:p>
    <w:p w:rsidR="004B19FD" w:rsidRPr="0065438D" w:rsidRDefault="004B19FD" w:rsidP="004B19F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b/>
          <w:bCs/>
          <w:sz w:val="24"/>
          <w:szCs w:val="24"/>
        </w:rPr>
        <w:t>Soal</w:t>
      </w:r>
      <w:proofErr w:type="spellEnd"/>
      <w:r w:rsidRPr="0065438D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:rsidR="004B19FD" w:rsidRPr="0065438D" w:rsidRDefault="004B19FD" w:rsidP="007E4DE5">
      <w:pPr>
        <w:pStyle w:val="ListParagraph"/>
        <w:numPr>
          <w:ilvl w:val="0"/>
          <w:numId w:val="8"/>
        </w:numPr>
        <w:tabs>
          <w:tab w:val="left" w:pos="3828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sz w:val="24"/>
          <w:szCs w:val="24"/>
        </w:rPr>
        <w:t>Cob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jelask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bangu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tar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pendapatmu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>!</w:t>
      </w:r>
    </w:p>
    <w:p w:rsidR="004B19FD" w:rsidRPr="0065438D" w:rsidRDefault="004B19FD" w:rsidP="007E4DE5">
      <w:pPr>
        <w:pStyle w:val="ListParagraph"/>
        <w:numPr>
          <w:ilvl w:val="0"/>
          <w:numId w:val="8"/>
        </w:numPr>
        <w:tabs>
          <w:tab w:val="left" w:pos="3828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drawing>
          <wp:anchor distT="0" distB="0" distL="114300" distR="114300" simplePos="0" relativeHeight="251668480" behindDoc="0" locked="0" layoutInCell="1" allowOverlap="1" wp14:anchorId="0C2E99C5" wp14:editId="72CDC5A6">
            <wp:simplePos x="0" y="0"/>
            <wp:positionH relativeFrom="column">
              <wp:posOffset>2474595</wp:posOffset>
            </wp:positionH>
            <wp:positionV relativeFrom="paragraph">
              <wp:posOffset>439156</wp:posOffset>
            </wp:positionV>
            <wp:extent cx="1316990" cy="727075"/>
            <wp:effectExtent l="0" t="0" r="0" b="0"/>
            <wp:wrapNone/>
            <wp:docPr id="1946175887" name="Picture 194617588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16990" cy="727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en-US"/>
        </w:rPr>
        <w:drawing>
          <wp:anchor distT="0" distB="0" distL="114300" distR="114300" simplePos="0" relativeHeight="251665408" behindDoc="0" locked="0" layoutInCell="1" allowOverlap="1" wp14:anchorId="5B245C27" wp14:editId="1CF01EC2">
            <wp:simplePos x="0" y="0"/>
            <wp:positionH relativeFrom="column">
              <wp:posOffset>1404356</wp:posOffset>
            </wp:positionH>
            <wp:positionV relativeFrom="page">
              <wp:posOffset>7071995</wp:posOffset>
            </wp:positionV>
            <wp:extent cx="949960" cy="949960"/>
            <wp:effectExtent l="0" t="0" r="2540" b="2540"/>
            <wp:wrapNone/>
            <wp:docPr id="18" name="Picture 18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49960" cy="949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en-US"/>
        </w:rPr>
        <w:drawing>
          <wp:anchor distT="0" distB="0" distL="114300" distR="114300" simplePos="0" relativeHeight="251664384" behindDoc="0" locked="0" layoutInCell="1" allowOverlap="1" wp14:anchorId="42D8C31B" wp14:editId="10C1B95B">
            <wp:simplePos x="0" y="0"/>
            <wp:positionH relativeFrom="column">
              <wp:posOffset>518160</wp:posOffset>
            </wp:positionH>
            <wp:positionV relativeFrom="page">
              <wp:posOffset>7090674</wp:posOffset>
            </wp:positionV>
            <wp:extent cx="647700" cy="867410"/>
            <wp:effectExtent l="0" t="0" r="0" b="8890"/>
            <wp:wrapNone/>
            <wp:docPr id="20" name="Picture 20" descr="Segitiga sama kaki - Wikipedia bahasa Indonesia, ensiklopedia bebas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 descr="Segitiga sama kaki - Wikipedia bahasa Indonesia, ensiklopedia bebas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7700" cy="867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Bangu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tar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5438D">
        <w:rPr>
          <w:rFonts w:ascii="Times New Roman" w:hAnsi="Times New Roman" w:cs="Times New Roman"/>
          <w:sz w:val="24"/>
          <w:szCs w:val="24"/>
        </w:rPr>
        <w:t>apa</w:t>
      </w:r>
      <w:proofErr w:type="spellEnd"/>
      <w:proofErr w:type="gram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>!</w:t>
      </w:r>
    </w:p>
    <w:p w:rsidR="004B19FD" w:rsidRPr="00274217" w:rsidRDefault="004B19FD" w:rsidP="004B19FD">
      <w:pPr>
        <w:tabs>
          <w:tab w:val="left" w:pos="3828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pStyle w:val="ListParagraph"/>
        <w:rPr>
          <w:rFonts w:ascii="Times New Roman" w:hAnsi="Times New Roman" w:cs="Times New Roman"/>
          <w:sz w:val="24"/>
          <w:szCs w:val="24"/>
          <w:lang w:val="fi-FI"/>
        </w:rPr>
      </w:pPr>
      <w:bookmarkStart w:id="3" w:name="_Hlk201508188"/>
    </w:p>
    <w:p w:rsidR="004B19FD" w:rsidRPr="008B4F2B" w:rsidRDefault="004B19FD" w:rsidP="004B19FD">
      <w:pPr>
        <w:pStyle w:val="ListParagraph"/>
        <w:rPr>
          <w:rFonts w:ascii="Times New Roman" w:hAnsi="Times New Roman" w:cs="Times New Roman"/>
          <w:sz w:val="24"/>
          <w:szCs w:val="24"/>
          <w:lang w:val="fi-FI"/>
        </w:rPr>
      </w:pPr>
    </w:p>
    <w:p w:rsidR="004B19FD" w:rsidRPr="009979FB" w:rsidRDefault="004B19FD" w:rsidP="007E4DE5">
      <w:pPr>
        <w:pStyle w:val="ListParagraph"/>
        <w:numPr>
          <w:ilvl w:val="0"/>
          <w:numId w:val="8"/>
        </w:numPr>
        <w:tabs>
          <w:tab w:val="left" w:pos="3828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9979FB">
        <w:rPr>
          <w:rFonts w:ascii="Times New Roman" w:hAnsi="Times New Roman" w:cs="Times New Roman"/>
          <w:sz w:val="24"/>
          <w:szCs w:val="24"/>
          <w:lang w:val="fi-FI"/>
        </w:rPr>
        <w:t xml:space="preserve">Tuliskan dengan kata-kata mu sendiri apa yang dimaksud dengan segitiga </w:t>
      </w:r>
      <w:bookmarkEnd w:id="3"/>
      <w:r w:rsidRPr="009979FB">
        <w:rPr>
          <w:rFonts w:ascii="Times New Roman" w:hAnsi="Times New Roman" w:cs="Times New Roman"/>
          <w:sz w:val="24"/>
          <w:szCs w:val="24"/>
          <w:lang w:val="fi-FI"/>
        </w:rPr>
        <w:t>sama kaki!</w:t>
      </w:r>
    </w:p>
    <w:p w:rsidR="004B19FD" w:rsidRPr="006333CE" w:rsidRDefault="004B19FD" w:rsidP="007E4DE5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9979FB">
        <w:rPr>
          <w:rFonts w:ascii="Times New Roman" w:hAnsi="Times New Roman" w:cs="Times New Roman"/>
          <w:sz w:val="24"/>
          <w:szCs w:val="24"/>
          <w:lang w:val="fi-FI"/>
        </w:rPr>
        <w:t>Gambarlah sebuah persegi. Kemudian, sebutkan berapa jumlah sisi dan sudut yang dimilikinya!</w:t>
      </w:r>
    </w:p>
    <w:p w:rsidR="004B19FD" w:rsidRPr="0065438D" w:rsidRDefault="004B19FD" w:rsidP="007E4DE5">
      <w:pPr>
        <w:pStyle w:val="ListParagraph"/>
        <w:numPr>
          <w:ilvl w:val="0"/>
          <w:numId w:val="8"/>
        </w:numPr>
        <w:tabs>
          <w:tab w:val="left" w:pos="3828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sz w:val="24"/>
          <w:szCs w:val="24"/>
        </w:rPr>
        <w:lastRenderedPageBreak/>
        <w:t>Bangu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tar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5438D">
        <w:rPr>
          <w:rFonts w:ascii="Times New Roman" w:hAnsi="Times New Roman" w:cs="Times New Roman"/>
          <w:sz w:val="24"/>
          <w:szCs w:val="24"/>
        </w:rPr>
        <w:t>sama</w:t>
      </w:r>
      <w:proofErr w:type="spellEnd"/>
      <w:proofErr w:type="gram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udut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>?</w:t>
      </w:r>
    </w:p>
    <w:p w:rsidR="004B19FD" w:rsidRPr="0065438D" w:rsidRDefault="004B19FD" w:rsidP="007E4DE5">
      <w:pPr>
        <w:pStyle w:val="query-text-line"/>
        <w:numPr>
          <w:ilvl w:val="0"/>
          <w:numId w:val="8"/>
        </w:numPr>
        <w:spacing w:line="480" w:lineRule="auto"/>
        <w:jc w:val="both"/>
      </w:pPr>
      <w:bookmarkStart w:id="4" w:name="_Hlk201509509"/>
      <w:r w:rsidRPr="00AC3F07">
        <w:t xml:space="preserve">Pak </w:t>
      </w:r>
      <w:proofErr w:type="spellStart"/>
      <w:r w:rsidRPr="00AC3F07">
        <w:t>Candra</w:t>
      </w:r>
      <w:proofErr w:type="spellEnd"/>
      <w:r w:rsidRPr="00AC3F07">
        <w:t xml:space="preserve"> </w:t>
      </w:r>
      <w:proofErr w:type="spellStart"/>
      <w:r w:rsidRPr="00AC3F07">
        <w:t>memiliki</w:t>
      </w:r>
      <w:proofErr w:type="spellEnd"/>
      <w:r w:rsidRPr="00AC3F07">
        <w:t xml:space="preserve"> </w:t>
      </w:r>
      <w:proofErr w:type="spellStart"/>
      <w:r w:rsidRPr="0065438D">
        <w:t>sebidang</w:t>
      </w:r>
      <w:proofErr w:type="spellEnd"/>
      <w:r w:rsidRPr="0065438D">
        <w:t xml:space="preserve"> </w:t>
      </w:r>
      <w:proofErr w:type="spellStart"/>
      <w:r w:rsidRPr="0065438D">
        <w:t>tanah</w:t>
      </w:r>
      <w:proofErr w:type="spellEnd"/>
      <w:r w:rsidRPr="0065438D">
        <w:t xml:space="preserve"> </w:t>
      </w:r>
      <w:proofErr w:type="spellStart"/>
      <w:r w:rsidRPr="0065438D">
        <w:t>berbentuk</w:t>
      </w:r>
      <w:proofErr w:type="spellEnd"/>
      <w:r w:rsidRPr="0065438D">
        <w:t xml:space="preserve"> </w:t>
      </w:r>
      <w:proofErr w:type="spellStart"/>
      <w:r w:rsidRPr="0065438D">
        <w:t>persegi</w:t>
      </w:r>
      <w:proofErr w:type="spellEnd"/>
      <w:r w:rsidRPr="0065438D">
        <w:t xml:space="preserve"> </w:t>
      </w:r>
      <w:proofErr w:type="spellStart"/>
      <w:r w:rsidRPr="0065438D">
        <w:t>dengan</w:t>
      </w:r>
      <w:proofErr w:type="spellEnd"/>
      <w:r w:rsidRPr="0065438D">
        <w:t xml:space="preserve"> </w:t>
      </w:r>
      <w:proofErr w:type="spellStart"/>
      <w:r w:rsidRPr="0065438D">
        <w:t>panjang</w:t>
      </w:r>
      <w:proofErr w:type="spellEnd"/>
      <w:r w:rsidRPr="0065438D">
        <w:t xml:space="preserve"> 8 meter. </w:t>
      </w:r>
      <w:proofErr w:type="spellStart"/>
      <w:proofErr w:type="gramStart"/>
      <w:r w:rsidRPr="0065438D">
        <w:t>Ia</w:t>
      </w:r>
      <w:proofErr w:type="spellEnd"/>
      <w:proofErr w:type="gramEnd"/>
      <w:r w:rsidRPr="0065438D">
        <w:t xml:space="preserve"> </w:t>
      </w:r>
      <w:proofErr w:type="spellStart"/>
      <w:r w:rsidRPr="0065438D">
        <w:t>ingin</w:t>
      </w:r>
      <w:proofErr w:type="spellEnd"/>
      <w:r w:rsidRPr="0065438D">
        <w:t xml:space="preserve"> </w:t>
      </w:r>
      <w:proofErr w:type="spellStart"/>
      <w:r w:rsidRPr="0065438D">
        <w:t>membuat</w:t>
      </w:r>
      <w:proofErr w:type="spellEnd"/>
      <w:r w:rsidRPr="0065438D">
        <w:t xml:space="preserve"> </w:t>
      </w:r>
      <w:proofErr w:type="spellStart"/>
      <w:r w:rsidRPr="0065438D">
        <w:t>pagar</w:t>
      </w:r>
      <w:proofErr w:type="spellEnd"/>
      <w:r w:rsidRPr="0065438D">
        <w:t xml:space="preserve"> di </w:t>
      </w:r>
      <w:proofErr w:type="spellStart"/>
      <w:r w:rsidRPr="0065438D">
        <w:t>sekeliling</w:t>
      </w:r>
      <w:proofErr w:type="spellEnd"/>
      <w:r w:rsidRPr="0065438D">
        <w:t xml:space="preserve"> </w:t>
      </w:r>
      <w:proofErr w:type="spellStart"/>
      <w:r w:rsidRPr="0065438D">
        <w:t>tanahnya</w:t>
      </w:r>
      <w:proofErr w:type="spellEnd"/>
      <w:r w:rsidRPr="0065438D">
        <w:t xml:space="preserve">. </w:t>
      </w:r>
      <w:proofErr w:type="spellStart"/>
      <w:r w:rsidRPr="0065438D">
        <w:t>Berapa</w:t>
      </w:r>
      <w:proofErr w:type="spellEnd"/>
      <w:r w:rsidRPr="0065438D">
        <w:t xml:space="preserve"> meter </w:t>
      </w:r>
      <w:proofErr w:type="spellStart"/>
      <w:r w:rsidRPr="0065438D">
        <w:t>panjang</w:t>
      </w:r>
      <w:proofErr w:type="spellEnd"/>
      <w:r w:rsidRPr="0065438D">
        <w:t xml:space="preserve"> </w:t>
      </w:r>
      <w:proofErr w:type="spellStart"/>
      <w:r w:rsidRPr="0065438D">
        <w:t>pagar</w:t>
      </w:r>
      <w:proofErr w:type="spellEnd"/>
      <w:r w:rsidRPr="0065438D">
        <w:t xml:space="preserve"> yang </w:t>
      </w:r>
      <w:proofErr w:type="spellStart"/>
      <w:r w:rsidRPr="0065438D">
        <w:t>dibutuhkan</w:t>
      </w:r>
      <w:proofErr w:type="spellEnd"/>
      <w:r w:rsidRPr="0065438D">
        <w:t xml:space="preserve"> </w:t>
      </w:r>
      <w:proofErr w:type="spellStart"/>
      <w:r w:rsidRPr="0065438D">
        <w:t>oleh</w:t>
      </w:r>
      <w:proofErr w:type="spellEnd"/>
      <w:r w:rsidRPr="0065438D">
        <w:t xml:space="preserve"> Pak </w:t>
      </w:r>
      <w:proofErr w:type="spellStart"/>
      <w:r w:rsidRPr="0065438D">
        <w:t>Candra</w:t>
      </w:r>
      <w:proofErr w:type="spellEnd"/>
      <w:r w:rsidRPr="0065438D">
        <w:t>?</w:t>
      </w:r>
    </w:p>
    <w:bookmarkEnd w:id="4"/>
    <w:p w:rsidR="004B19FD" w:rsidRPr="0065438D" w:rsidRDefault="004B19FD" w:rsidP="007E4DE5">
      <w:pPr>
        <w:pStyle w:val="query-text-line"/>
        <w:numPr>
          <w:ilvl w:val="0"/>
          <w:numId w:val="8"/>
        </w:numPr>
        <w:spacing w:line="480" w:lineRule="auto"/>
        <w:jc w:val="both"/>
      </w:pPr>
      <w:r>
        <w:rPr>
          <w:noProof/>
          <w:lang w:val="en-US" w:eastAsia="en-US"/>
        </w:rPr>
        <w:drawing>
          <wp:anchor distT="0" distB="0" distL="114300" distR="114300" simplePos="0" relativeHeight="251667456" behindDoc="0" locked="0" layoutInCell="1" allowOverlap="1" wp14:anchorId="1B689A03" wp14:editId="16E9236F">
            <wp:simplePos x="0" y="0"/>
            <wp:positionH relativeFrom="column">
              <wp:posOffset>1224915</wp:posOffset>
            </wp:positionH>
            <wp:positionV relativeFrom="paragraph">
              <wp:posOffset>681990</wp:posOffset>
            </wp:positionV>
            <wp:extent cx="1958340" cy="1127760"/>
            <wp:effectExtent l="0" t="0" r="3810" b="0"/>
            <wp:wrapNone/>
            <wp:docPr id="26" name="Picture 26" descr="MATEMATIKA – &quot;Ilmu adalah cahaya, maka jadikan pena dan buku sebagai  pedangmu dalam pembelajaran&quot;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MATEMATIKA – &quot;Ilmu adalah cahaya, maka jadikan pena dan buku sebagai  pedangmu dalam pembelajaran&quot;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8340" cy="1127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en-US" w:eastAsia="en-US"/>
        </w:rPr>
        <w:drawing>
          <wp:anchor distT="0" distB="0" distL="114300" distR="114300" simplePos="0" relativeHeight="251666432" behindDoc="0" locked="0" layoutInCell="1" allowOverlap="1" wp14:anchorId="09011199" wp14:editId="090CDDDF">
            <wp:simplePos x="0" y="0"/>
            <wp:positionH relativeFrom="column">
              <wp:posOffset>241935</wp:posOffset>
            </wp:positionH>
            <wp:positionV relativeFrom="page">
              <wp:posOffset>3864610</wp:posOffset>
            </wp:positionV>
            <wp:extent cx="1440180" cy="1264920"/>
            <wp:effectExtent l="0" t="0" r="7620" b="0"/>
            <wp:wrapNone/>
            <wp:docPr id="25" name="Picture 25" descr="Detail Gambar Segitiga Sama Kaki Koleksi Nomer 3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 descr="Detail Gambar Segitiga Sama Kaki Koleksi Nomer 34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0180" cy="1264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52910">
        <w:rPr>
          <w:noProof/>
        </w:rPr>
        <w:t xml:space="preserve"> </w:t>
      </w:r>
      <w:proofErr w:type="spellStart"/>
      <w:r w:rsidRPr="0065438D">
        <w:t>Jelaskan</w:t>
      </w:r>
      <w:proofErr w:type="spellEnd"/>
      <w:r w:rsidRPr="0065438D">
        <w:t xml:space="preserve"> </w:t>
      </w:r>
      <w:proofErr w:type="spellStart"/>
      <w:r w:rsidRPr="0065438D">
        <w:t>perbedaan</w:t>
      </w:r>
      <w:proofErr w:type="spellEnd"/>
      <w:r w:rsidRPr="0065438D">
        <w:t xml:space="preserve"> </w:t>
      </w:r>
      <w:proofErr w:type="spellStart"/>
      <w:r w:rsidRPr="0065438D">
        <w:t>kedua</w:t>
      </w:r>
      <w:proofErr w:type="spellEnd"/>
      <w:r w:rsidRPr="0065438D">
        <w:t xml:space="preserve"> </w:t>
      </w:r>
      <w:proofErr w:type="spellStart"/>
      <w:r w:rsidRPr="0065438D">
        <w:t>bangun</w:t>
      </w:r>
      <w:proofErr w:type="spellEnd"/>
      <w:r w:rsidRPr="0065438D">
        <w:t xml:space="preserve"> </w:t>
      </w:r>
      <w:proofErr w:type="spellStart"/>
      <w:r w:rsidRPr="0065438D">
        <w:t>datar</w:t>
      </w:r>
      <w:proofErr w:type="spellEnd"/>
      <w:r w:rsidRPr="0065438D">
        <w:t xml:space="preserve"> </w:t>
      </w:r>
      <w:proofErr w:type="spellStart"/>
      <w:r w:rsidRPr="0065438D">
        <w:t>dibawah</w:t>
      </w:r>
      <w:proofErr w:type="spellEnd"/>
      <w:r w:rsidRPr="0065438D">
        <w:t xml:space="preserve"> </w:t>
      </w:r>
      <w:proofErr w:type="spellStart"/>
      <w:r w:rsidRPr="0065438D">
        <w:t>ini</w:t>
      </w:r>
      <w:proofErr w:type="spellEnd"/>
      <w:r w:rsidRPr="0065438D">
        <w:t xml:space="preserve"> </w:t>
      </w:r>
      <w:proofErr w:type="spellStart"/>
      <w:r w:rsidRPr="0065438D">
        <w:t>berdasarkan</w:t>
      </w:r>
      <w:proofErr w:type="spellEnd"/>
      <w:r w:rsidRPr="0065438D">
        <w:t xml:space="preserve"> </w:t>
      </w:r>
      <w:proofErr w:type="spellStart"/>
      <w:r w:rsidRPr="0065438D">
        <w:t>sifat-sifatnya</w:t>
      </w:r>
      <w:proofErr w:type="spellEnd"/>
      <w:r w:rsidRPr="0065438D">
        <w:t>!</w:t>
      </w:r>
    </w:p>
    <w:p w:rsidR="004B19FD" w:rsidRDefault="004B19FD" w:rsidP="004B19FD">
      <w:pPr>
        <w:pStyle w:val="query-text-line"/>
        <w:spacing w:line="480" w:lineRule="auto"/>
        <w:jc w:val="both"/>
      </w:pPr>
    </w:p>
    <w:p w:rsidR="004B19FD" w:rsidRPr="0065438D" w:rsidRDefault="004B19FD" w:rsidP="004B19FD">
      <w:pPr>
        <w:pStyle w:val="query-text-line"/>
        <w:spacing w:line="480" w:lineRule="auto"/>
        <w:jc w:val="both"/>
      </w:pPr>
    </w:p>
    <w:p w:rsidR="004B19FD" w:rsidRPr="0065438D" w:rsidRDefault="004B19FD" w:rsidP="007E4DE5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5" w:name="_Hlk201508502"/>
      <w:proofErr w:type="spellStart"/>
      <w:r w:rsidRPr="0065438D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5438D">
        <w:rPr>
          <w:rFonts w:ascii="Times New Roman" w:hAnsi="Times New Roman" w:cs="Times New Roman"/>
          <w:sz w:val="24"/>
          <w:szCs w:val="24"/>
        </w:rPr>
        <w:t>apa</w:t>
      </w:r>
      <w:proofErr w:type="spellEnd"/>
      <w:proofErr w:type="gram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ciri-cir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438D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harus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bangu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tar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egitig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kaki?</w:t>
      </w:r>
    </w:p>
    <w:bookmarkEnd w:id="5"/>
    <w:p w:rsidR="004B19FD" w:rsidRDefault="004B19FD" w:rsidP="007E4DE5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bend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ekitarmu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permukaanny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perseg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Gambarlah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alah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tunjukk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isi-sisiny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>.</w:t>
      </w:r>
    </w:p>
    <w:p w:rsidR="004B19FD" w:rsidRPr="00AC3F07" w:rsidRDefault="004B19FD" w:rsidP="007E4DE5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AC3F07">
        <w:rPr>
          <w:rFonts w:ascii="Times New Roman" w:hAnsi="Times New Roman" w:cs="Times New Roman"/>
          <w:sz w:val="24"/>
          <w:szCs w:val="24"/>
        </w:rPr>
        <w:t>Pintu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ar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zan</w:t>
      </w:r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3F07"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3F07">
        <w:rPr>
          <w:rFonts w:ascii="Times New Roman" w:hAnsi="Times New Roman" w:cs="Times New Roman"/>
          <w:sz w:val="24"/>
          <w:szCs w:val="24"/>
        </w:rPr>
        <w:t>persegi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3F07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AC3F07">
        <w:rPr>
          <w:rFonts w:ascii="Times New Roman" w:hAnsi="Times New Roman" w:cs="Times New Roman"/>
          <w:sz w:val="24"/>
          <w:szCs w:val="24"/>
        </w:rPr>
        <w:t>a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r w:rsidRPr="006333CE">
        <w:rPr>
          <w:rStyle w:val="Strong"/>
          <w:rFonts w:ascii="Times New Roman" w:hAnsi="Times New Roman" w:cs="Times New Roman"/>
          <w:sz w:val="24"/>
          <w:szCs w:val="24"/>
        </w:rPr>
        <w:t>200 cm</w:t>
      </w:r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3F0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3F07">
        <w:rPr>
          <w:rFonts w:ascii="Times New Roman" w:hAnsi="Times New Roman" w:cs="Times New Roman"/>
          <w:sz w:val="24"/>
          <w:szCs w:val="24"/>
        </w:rPr>
        <w:t>lebarnya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r w:rsidRPr="008B4F2B">
        <w:rPr>
          <w:rStyle w:val="Strong"/>
          <w:rFonts w:ascii="Times New Roman" w:hAnsi="Times New Roman" w:cs="Times New Roman"/>
          <w:sz w:val="24"/>
          <w:szCs w:val="24"/>
        </w:rPr>
        <w:t>100 cm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</w:t>
      </w:r>
      <w:r w:rsidRPr="00AC3F07">
        <w:rPr>
          <w:rFonts w:ascii="Times New Roman" w:hAnsi="Times New Roman" w:cs="Times New Roman"/>
          <w:sz w:val="24"/>
          <w:szCs w:val="24"/>
        </w:rPr>
        <w:t>erapa</w:t>
      </w:r>
      <w:r>
        <w:rPr>
          <w:rFonts w:ascii="Times New Roman" w:hAnsi="Times New Roman" w:cs="Times New Roman"/>
          <w:sz w:val="24"/>
          <w:szCs w:val="24"/>
        </w:rPr>
        <w:t>kah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4F2B">
        <w:rPr>
          <w:rStyle w:val="Strong"/>
          <w:rFonts w:ascii="Times New Roman" w:hAnsi="Times New Roman" w:cs="Times New Roman"/>
          <w:sz w:val="24"/>
          <w:szCs w:val="24"/>
        </w:rPr>
        <w:t>keliling</w:t>
      </w:r>
      <w:proofErr w:type="spellEnd"/>
      <w:r w:rsidRPr="008B4F2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B4F2B">
        <w:rPr>
          <w:rFonts w:ascii="Times New Roman" w:hAnsi="Times New Roman" w:cs="Times New Roman"/>
          <w:sz w:val="24"/>
          <w:szCs w:val="24"/>
        </w:rPr>
        <w:t>pintu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zan</w:t>
      </w:r>
      <w:r w:rsidRPr="00AC3F07">
        <w:rPr>
          <w:rFonts w:ascii="Times New Roman" w:hAnsi="Times New Roman" w:cs="Times New Roman"/>
          <w:sz w:val="24"/>
          <w:szCs w:val="24"/>
        </w:rPr>
        <w:t>?</w:t>
      </w: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4B19FD" w:rsidRPr="00657A4E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57A4E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  <w:proofErr w:type="spellEnd"/>
      <w:r w:rsidRPr="00657A4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Pr="00657A4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proofErr w:type="spellStart"/>
      <w:r w:rsidRPr="00657A4E">
        <w:rPr>
          <w:rFonts w:ascii="Times New Roman" w:hAnsi="Times New Roman" w:cs="Times New Roman"/>
          <w:b/>
          <w:bCs/>
          <w:sz w:val="24"/>
          <w:szCs w:val="24"/>
        </w:rPr>
        <w:t>Hasil</w:t>
      </w:r>
      <w:proofErr w:type="spellEnd"/>
      <w:r w:rsidRPr="00657A4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57A4E">
        <w:rPr>
          <w:rFonts w:ascii="Times New Roman" w:hAnsi="Times New Roman" w:cs="Times New Roman"/>
          <w:b/>
          <w:bCs/>
          <w:i/>
          <w:iCs/>
          <w:sz w:val="24"/>
          <w:szCs w:val="24"/>
        </w:rPr>
        <w:t>Pretest</w:t>
      </w:r>
      <w:proofErr w:type="spellEnd"/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noProof/>
        </w:rPr>
      </w:pPr>
      <w:r>
        <w:rPr>
          <w:noProof/>
          <w:lang w:val="en-US"/>
        </w:rPr>
        <w:drawing>
          <wp:inline distT="0" distB="0" distL="0" distR="0" wp14:anchorId="41A19AE3" wp14:editId="6FBFD47F">
            <wp:extent cx="5039995" cy="7327265"/>
            <wp:effectExtent l="0" t="0" r="8255" b="6985"/>
            <wp:docPr id="1946175888" name="Picture 19461758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327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noProof/>
        </w:rPr>
      </w:pPr>
      <w:r>
        <w:rPr>
          <w:noProof/>
          <w:lang w:val="en-US"/>
        </w:rPr>
        <w:lastRenderedPageBreak/>
        <w:drawing>
          <wp:inline distT="0" distB="0" distL="0" distR="0" wp14:anchorId="3FD1D9FE" wp14:editId="70A4C87A">
            <wp:extent cx="5039995" cy="7659370"/>
            <wp:effectExtent l="0" t="0" r="8255" b="0"/>
            <wp:docPr id="1946175889" name="Picture 19461758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659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noProof/>
        </w:rPr>
      </w:pP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noProof/>
        </w:rPr>
      </w:pPr>
    </w:p>
    <w:p w:rsidR="004B19FD" w:rsidRDefault="004B19FD" w:rsidP="004B19FD">
      <w:pPr>
        <w:spacing w:before="100" w:beforeAutospacing="1" w:after="100" w:afterAutospacing="1" w:line="480" w:lineRule="auto"/>
        <w:jc w:val="both"/>
        <w:rPr>
          <w:noProof/>
        </w:rPr>
      </w:pPr>
      <w:r>
        <w:rPr>
          <w:noProof/>
          <w:lang w:val="en-US"/>
        </w:rPr>
        <w:drawing>
          <wp:anchor distT="0" distB="0" distL="114300" distR="114300" simplePos="0" relativeHeight="251675648" behindDoc="0" locked="0" layoutInCell="1" allowOverlap="1" wp14:anchorId="34AB7343" wp14:editId="30719441">
            <wp:simplePos x="0" y="0"/>
            <wp:positionH relativeFrom="column">
              <wp:posOffset>243840</wp:posOffset>
            </wp:positionH>
            <wp:positionV relativeFrom="page">
              <wp:posOffset>2987040</wp:posOffset>
            </wp:positionV>
            <wp:extent cx="4539600" cy="6080400"/>
            <wp:effectExtent l="0" t="0" r="0" b="0"/>
            <wp:wrapSquare wrapText="bothSides"/>
            <wp:docPr id="1946175890" name="Picture 19461758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9600" cy="608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4B19FD" w:rsidRPr="008B4F2B" w:rsidRDefault="004B19FD" w:rsidP="004B19FD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</w:pPr>
      <w:proofErr w:type="spellStart"/>
      <w:r w:rsidRPr="00657A4E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lastRenderedPageBreak/>
        <w:t>Lampiran</w:t>
      </w:r>
      <w:proofErr w:type="spellEnd"/>
      <w:r w:rsidRPr="00657A4E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>8</w:t>
      </w:r>
      <w:r w:rsidRPr="00657A4E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 xml:space="preserve">. </w:t>
      </w:r>
      <w:proofErr w:type="spellStart"/>
      <w:r w:rsidRPr="00657A4E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>Soal</w:t>
      </w:r>
      <w:proofErr w:type="spellEnd"/>
      <w:r w:rsidRPr="00657A4E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 xml:space="preserve"> </w:t>
      </w:r>
      <w:proofErr w:type="spellStart"/>
      <w:r w:rsidRPr="00657A4E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en-ID"/>
        </w:rPr>
        <w:t>P</w:t>
      </w:r>
      <w:r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en-ID"/>
        </w:rPr>
        <w:t>ostest</w:t>
      </w:r>
      <w:proofErr w:type="spellEnd"/>
    </w:p>
    <w:p w:rsidR="004B19FD" w:rsidRPr="004242DF" w:rsidRDefault="004B19FD" w:rsidP="004B19FD">
      <w:pPr>
        <w:tabs>
          <w:tab w:val="left" w:pos="3828"/>
        </w:tabs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242DF">
        <w:rPr>
          <w:rFonts w:ascii="Times New Roman" w:hAnsi="Times New Roman" w:cs="Times New Roman"/>
          <w:b/>
          <w:bCs/>
          <w:sz w:val="24"/>
          <w:szCs w:val="24"/>
        </w:rPr>
        <w:t>POST</w:t>
      </w:r>
      <w:r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Pr="004242DF">
        <w:rPr>
          <w:rFonts w:ascii="Times New Roman" w:hAnsi="Times New Roman" w:cs="Times New Roman"/>
          <w:b/>
          <w:bCs/>
          <w:sz w:val="24"/>
          <w:szCs w:val="24"/>
        </w:rPr>
        <w:t>TEST</w:t>
      </w:r>
    </w:p>
    <w:p w:rsidR="004B19FD" w:rsidRPr="0065438D" w:rsidRDefault="004B19FD" w:rsidP="004B19F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b/>
          <w:bCs/>
          <w:sz w:val="24"/>
          <w:szCs w:val="24"/>
        </w:rPr>
        <w:t>Nama</w:t>
      </w:r>
      <w:proofErr w:type="spellEnd"/>
      <w:r w:rsidRPr="0065438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b/>
          <w:bCs/>
          <w:sz w:val="24"/>
          <w:szCs w:val="24"/>
        </w:rPr>
        <w:t>siswa</w:t>
      </w:r>
      <w:proofErr w:type="spellEnd"/>
      <w:r w:rsidRPr="0065438D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65438D">
        <w:rPr>
          <w:rFonts w:ascii="Times New Roman" w:hAnsi="Times New Roman" w:cs="Times New Roman"/>
          <w:b/>
          <w:bCs/>
          <w:sz w:val="24"/>
          <w:szCs w:val="24"/>
        </w:rPr>
        <w:tab/>
        <w:t>:</w:t>
      </w:r>
    </w:p>
    <w:p w:rsidR="004B19FD" w:rsidRPr="00274217" w:rsidRDefault="004B19FD" w:rsidP="004B19F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b/>
          <w:bCs/>
          <w:sz w:val="24"/>
          <w:szCs w:val="24"/>
        </w:rPr>
        <w:t>Kelas</w:t>
      </w:r>
      <w:proofErr w:type="spellEnd"/>
      <w:r w:rsidRPr="0065438D">
        <w:rPr>
          <w:rFonts w:ascii="Times New Roman" w:hAnsi="Times New Roman" w:cs="Times New Roman"/>
          <w:b/>
          <w:bCs/>
          <w:sz w:val="24"/>
          <w:szCs w:val="24"/>
        </w:rPr>
        <w:t>/semester</w:t>
      </w:r>
      <w:r w:rsidRPr="0065438D">
        <w:rPr>
          <w:rFonts w:ascii="Times New Roman" w:hAnsi="Times New Roman" w:cs="Times New Roman"/>
          <w:b/>
          <w:bCs/>
          <w:sz w:val="24"/>
          <w:szCs w:val="24"/>
        </w:rPr>
        <w:tab/>
        <w:t>:</w:t>
      </w:r>
    </w:p>
    <w:p w:rsidR="004B19FD" w:rsidRPr="0065438D" w:rsidRDefault="004B19FD" w:rsidP="004B19F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b/>
          <w:bCs/>
          <w:sz w:val="24"/>
          <w:szCs w:val="24"/>
        </w:rPr>
        <w:t>Petunjuk</w:t>
      </w:r>
      <w:proofErr w:type="spellEnd"/>
      <w:r w:rsidRPr="0065438D">
        <w:rPr>
          <w:rFonts w:ascii="Times New Roman" w:hAnsi="Times New Roman" w:cs="Times New Roman"/>
          <w:b/>
          <w:bCs/>
          <w:sz w:val="24"/>
          <w:szCs w:val="24"/>
        </w:rPr>
        <w:tab/>
        <w:t>:</w:t>
      </w:r>
    </w:p>
    <w:p w:rsidR="004B19FD" w:rsidRPr="009979FB" w:rsidRDefault="004B19FD" w:rsidP="007E4DE5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9979FB">
        <w:rPr>
          <w:rFonts w:ascii="Times New Roman" w:hAnsi="Times New Roman" w:cs="Times New Roman"/>
          <w:sz w:val="24"/>
          <w:szCs w:val="24"/>
          <w:lang w:val="fi-FI"/>
        </w:rPr>
        <w:t>Tuliskan nama dan kelasmu pada lembar jawaban yang telah disediakan .</w:t>
      </w:r>
    </w:p>
    <w:p w:rsidR="004B19FD" w:rsidRPr="009979FB" w:rsidRDefault="004B19FD" w:rsidP="004B19FD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9979FB">
        <w:rPr>
          <w:rFonts w:ascii="Times New Roman" w:hAnsi="Times New Roman" w:cs="Times New Roman"/>
          <w:sz w:val="24"/>
          <w:szCs w:val="24"/>
          <w:lang w:val="fi-FI"/>
        </w:rPr>
        <w:t>Berdoalah terlebih dahulu sebelum mengerjakan soal.</w:t>
      </w:r>
    </w:p>
    <w:p w:rsidR="004B19FD" w:rsidRPr="0065438D" w:rsidRDefault="004B19FD" w:rsidP="007E4DE5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5438D">
        <w:rPr>
          <w:rFonts w:ascii="Times New Roman" w:hAnsi="Times New Roman" w:cs="Times New Roman"/>
          <w:sz w:val="24"/>
          <w:szCs w:val="24"/>
        </w:rPr>
        <w:t xml:space="preserve">Baca,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paham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kerjak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oal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>.</w:t>
      </w:r>
    </w:p>
    <w:p w:rsidR="004B19FD" w:rsidRPr="0065438D" w:rsidRDefault="004B19FD" w:rsidP="007E4DE5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iperbolehk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oal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acak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yangpaling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urut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oal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>).</w:t>
      </w:r>
    </w:p>
    <w:p w:rsidR="004B19FD" w:rsidRPr="009979FB" w:rsidRDefault="004B19FD" w:rsidP="007E4DE5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9979FB">
        <w:rPr>
          <w:rFonts w:ascii="Times New Roman" w:hAnsi="Times New Roman" w:cs="Times New Roman"/>
          <w:sz w:val="24"/>
          <w:szCs w:val="24"/>
          <w:lang w:val="fi-FI"/>
        </w:rPr>
        <w:t>Periksa kembali hasil pekerjaanmu sebelum dikumpulkan.</w:t>
      </w:r>
    </w:p>
    <w:p w:rsidR="004B19FD" w:rsidRPr="0065438D" w:rsidRDefault="004B19FD" w:rsidP="004B19F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b/>
          <w:bCs/>
          <w:sz w:val="24"/>
          <w:szCs w:val="24"/>
        </w:rPr>
        <w:t>Soal</w:t>
      </w:r>
      <w:proofErr w:type="spellEnd"/>
      <w:r w:rsidRPr="0065438D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:rsidR="004B19FD" w:rsidRDefault="004B19FD" w:rsidP="007E4DE5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65438D">
        <w:rPr>
          <w:rFonts w:ascii="Times New Roman" w:hAnsi="Times New Roman" w:cs="Times New Roman"/>
          <w:sz w:val="24"/>
          <w:szCs w:val="24"/>
        </w:rPr>
        <w:t>Apa</w:t>
      </w:r>
      <w:proofErr w:type="spellEnd"/>
      <w:proofErr w:type="gramEnd"/>
      <w:r w:rsidRPr="006543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kamu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ketahu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bangu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tar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>?</w:t>
      </w:r>
    </w:p>
    <w:p w:rsidR="004B19FD" w:rsidRPr="00277DF8" w:rsidRDefault="004B19FD" w:rsidP="007E4DE5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6" w:name="_Hlk201506333"/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</w:t>
      </w:r>
      <w:r w:rsidRPr="00277DF8">
        <w:rPr>
          <w:rFonts w:ascii="Times New Roman" w:hAnsi="Times New Roman" w:cs="Times New Roman"/>
          <w:sz w:val="24"/>
          <w:szCs w:val="24"/>
          <w:lang w:val="en-US"/>
        </w:rPr>
        <w:t>anakah</w:t>
      </w:r>
      <w:proofErr w:type="spellEnd"/>
      <w:r w:rsidRPr="00277DF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277DF8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277DF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77DF8">
        <w:rPr>
          <w:rFonts w:ascii="Times New Roman" w:hAnsi="Times New Roman" w:cs="Times New Roman"/>
          <w:sz w:val="24"/>
          <w:szCs w:val="24"/>
          <w:lang w:val="en-US"/>
        </w:rPr>
        <w:t>contoh</w:t>
      </w:r>
      <w:proofErr w:type="spellEnd"/>
      <w:r w:rsidRPr="00277DF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77DF8">
        <w:rPr>
          <w:rFonts w:ascii="Times New Roman" w:hAnsi="Times New Roman" w:cs="Times New Roman"/>
          <w:sz w:val="24"/>
          <w:szCs w:val="24"/>
          <w:lang w:val="en-US"/>
        </w:rPr>
        <w:t>perseg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?</w:t>
      </w:r>
      <w:r w:rsidRPr="00277DF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77DF8">
        <w:rPr>
          <w:rFonts w:ascii="Times New Roman" w:hAnsi="Times New Roman" w:cs="Times New Roman"/>
          <w:sz w:val="24"/>
          <w:szCs w:val="24"/>
          <w:lang w:val="fi-FI"/>
        </w:rPr>
        <w:t>Jelaskan mengapa yang lain bukan!</w:t>
      </w:r>
    </w:p>
    <w:bookmarkEnd w:id="6"/>
    <w:p w:rsidR="004B19FD" w:rsidRDefault="004B19FD" w:rsidP="004B19FD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noProof/>
          <w:lang w:val="en-US"/>
        </w:rPr>
        <w:drawing>
          <wp:anchor distT="0" distB="0" distL="114300" distR="114300" simplePos="0" relativeHeight="251671552" behindDoc="0" locked="0" layoutInCell="1" allowOverlap="1" wp14:anchorId="68A660D0" wp14:editId="51DD03AC">
            <wp:simplePos x="0" y="0"/>
            <wp:positionH relativeFrom="margin">
              <wp:align>center</wp:align>
            </wp:positionH>
            <wp:positionV relativeFrom="paragraph">
              <wp:posOffset>244475</wp:posOffset>
            </wp:positionV>
            <wp:extent cx="1409700" cy="622935"/>
            <wp:effectExtent l="0" t="0" r="0" b="5715"/>
            <wp:wrapSquare wrapText="bothSides"/>
            <wp:docPr id="1946175893" name="Picture 19461758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09700" cy="622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en-US"/>
        </w:rPr>
        <w:drawing>
          <wp:anchor distT="0" distB="0" distL="114300" distR="114300" simplePos="0" relativeHeight="251670528" behindDoc="1" locked="0" layoutInCell="1" allowOverlap="1" wp14:anchorId="26E2BDD8" wp14:editId="6399D192">
            <wp:simplePos x="0" y="0"/>
            <wp:positionH relativeFrom="page">
              <wp:posOffset>1882140</wp:posOffset>
            </wp:positionH>
            <wp:positionV relativeFrom="paragraph">
              <wp:posOffset>8255</wp:posOffset>
            </wp:positionV>
            <wp:extent cx="838200" cy="878205"/>
            <wp:effectExtent l="0" t="0" r="0" b="0"/>
            <wp:wrapSquare wrapText="bothSides"/>
            <wp:docPr id="1946175894" name="Picture 19461758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8200" cy="878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4B19FD" w:rsidRPr="000F2771" w:rsidRDefault="004B19FD" w:rsidP="004B19F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</w:p>
    <w:p w:rsidR="004B19FD" w:rsidRDefault="004B19FD" w:rsidP="004B19FD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</w:p>
    <w:p w:rsidR="004B19FD" w:rsidRDefault="004B19FD" w:rsidP="004B19F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</w:p>
    <w:p w:rsidR="004B19FD" w:rsidRPr="00732259" w:rsidRDefault="004B19FD" w:rsidP="004B19F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</w:p>
    <w:p w:rsidR="004B19FD" w:rsidRPr="000F2771" w:rsidRDefault="004B19FD" w:rsidP="007E4DE5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sz w:val="24"/>
          <w:szCs w:val="24"/>
          <w:lang w:val="fi-FI"/>
        </w:rPr>
        <w:lastRenderedPageBreak/>
        <w:t>Coba jelaskan apa saja perbedaan dari kedua bangun datar di bawah ini !</w:t>
      </w:r>
    </w:p>
    <w:p w:rsidR="004B19FD" w:rsidRDefault="004B19FD" w:rsidP="004B19FD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noProof/>
          <w:lang w:val="en-US"/>
        </w:rPr>
        <w:drawing>
          <wp:anchor distT="0" distB="0" distL="114300" distR="114300" simplePos="0" relativeHeight="251676672" behindDoc="0" locked="0" layoutInCell="1" allowOverlap="1" wp14:anchorId="3DBB3009" wp14:editId="512E9D90">
            <wp:simplePos x="0" y="0"/>
            <wp:positionH relativeFrom="margin">
              <wp:posOffset>2314402</wp:posOffset>
            </wp:positionH>
            <wp:positionV relativeFrom="paragraph">
              <wp:posOffset>6465</wp:posOffset>
            </wp:positionV>
            <wp:extent cx="936000" cy="1209600"/>
            <wp:effectExtent l="0" t="0" r="0" b="0"/>
            <wp:wrapSquare wrapText="bothSides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6000" cy="120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4B19FD" w:rsidRDefault="004B19FD" w:rsidP="004B19F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noProof/>
          <w:lang w:val="en-US"/>
        </w:rPr>
        <w:drawing>
          <wp:anchor distT="0" distB="0" distL="114300" distR="114300" simplePos="0" relativeHeight="251669504" behindDoc="1" locked="0" layoutInCell="1" allowOverlap="1" wp14:anchorId="5F67ADF3" wp14:editId="27891C25">
            <wp:simplePos x="0" y="0"/>
            <wp:positionH relativeFrom="margin">
              <wp:posOffset>566074</wp:posOffset>
            </wp:positionH>
            <wp:positionV relativeFrom="paragraph">
              <wp:posOffset>107202</wp:posOffset>
            </wp:positionV>
            <wp:extent cx="1472400" cy="651600"/>
            <wp:effectExtent l="0" t="0" r="0" b="0"/>
            <wp:wrapTight wrapText="bothSides">
              <wp:wrapPolygon edited="0">
                <wp:start x="0" y="0"/>
                <wp:lineTo x="0" y="20842"/>
                <wp:lineTo x="21246" y="20842"/>
                <wp:lineTo x="21246" y="0"/>
                <wp:lineTo x="0" y="0"/>
              </wp:wrapPolygon>
            </wp:wrapTight>
            <wp:docPr id="1946175895" name="Picture 19461758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2400" cy="65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4B19FD" w:rsidRPr="000F2771" w:rsidRDefault="004B19FD" w:rsidP="004B19F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</w:p>
    <w:p w:rsidR="004B19FD" w:rsidRPr="009979FB" w:rsidRDefault="004B19FD" w:rsidP="007E4DE5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sz w:val="24"/>
          <w:szCs w:val="24"/>
          <w:lang w:val="fi-FI"/>
        </w:rPr>
        <w:t>Pada rumah adat karo terdapat ornamen yang berbentuk persegi. Jika diketahui panjang ornamen 12 cm, maka berapakah luas ornamen tersebut?</w:t>
      </w:r>
    </w:p>
    <w:p w:rsidR="004B19FD" w:rsidRPr="009979FB" w:rsidRDefault="004B19FD" w:rsidP="007E4DE5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bookmarkStart w:id="7" w:name="_Hlk201506775"/>
      <w:r w:rsidRPr="002511AA">
        <w:rPr>
          <w:rFonts w:ascii="Times New Roman" w:hAnsi="Times New Roman" w:cs="Times New Roman"/>
          <w:sz w:val="24"/>
          <w:szCs w:val="24"/>
          <w:lang w:val="fi-FI"/>
        </w:rPr>
        <w:t>Gambarlah</w:t>
      </w:r>
      <w:r>
        <w:rPr>
          <w:rFonts w:ascii="Times New Roman" w:hAnsi="Times New Roman" w:cs="Times New Roman"/>
          <w:sz w:val="24"/>
          <w:szCs w:val="24"/>
          <w:lang w:val="fi-FI"/>
        </w:rPr>
        <w:t xml:space="preserve"> bangun datar yang terdapat dalam rumah adat karo yang menunjukkan trapesium! Kemudian sebutkan berapa jumlah sisi dan sudut yang dimilikinya!</w:t>
      </w:r>
    </w:p>
    <w:bookmarkEnd w:id="7"/>
    <w:p w:rsidR="004B19FD" w:rsidRPr="0065438D" w:rsidRDefault="004B19FD" w:rsidP="007E4DE5">
      <w:pPr>
        <w:pStyle w:val="ListParagraph"/>
        <w:numPr>
          <w:ilvl w:val="0"/>
          <w:numId w:val="10"/>
        </w:numPr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Jendela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kamar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Susanti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berbentuk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persegi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panjang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sisi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50 cm. </w:t>
      </w: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Berapa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luas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kaca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pada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jendela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Susanti</w:t>
      </w:r>
      <w:proofErr w:type="spellEnd"/>
      <w:r w:rsidRPr="0065438D">
        <w:rPr>
          <w:rFonts w:ascii="Times New Roman" w:eastAsia="Times New Roman" w:hAnsi="Times New Roman" w:cs="Times New Roman"/>
          <w:sz w:val="24"/>
          <w:szCs w:val="24"/>
          <w:lang w:eastAsia="en-ID"/>
        </w:rPr>
        <w:t>?</w:t>
      </w:r>
    </w:p>
    <w:p w:rsidR="004B19FD" w:rsidRPr="009F6203" w:rsidRDefault="004B19FD" w:rsidP="007E4DE5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Gambar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i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! </w:t>
      </w:r>
    </w:p>
    <w:p w:rsidR="004B19FD" w:rsidRPr="001B726F" w:rsidRDefault="004B19FD" w:rsidP="007E4DE5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1B726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72576" behindDoc="0" locked="0" layoutInCell="1" allowOverlap="1" wp14:anchorId="75600ADD" wp14:editId="008DB8ED">
            <wp:simplePos x="0" y="0"/>
            <wp:positionH relativeFrom="column">
              <wp:posOffset>490855</wp:posOffset>
            </wp:positionH>
            <wp:positionV relativeFrom="page">
              <wp:posOffset>7355469</wp:posOffset>
            </wp:positionV>
            <wp:extent cx="1310640" cy="1233805"/>
            <wp:effectExtent l="0" t="0" r="3810" b="4445"/>
            <wp:wrapNone/>
            <wp:docPr id="1946175897" name="Picture 19461758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10640" cy="1233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proofErr w:type="spellStart"/>
      <w:r>
        <w:rPr>
          <w:rFonts w:ascii="Times New Roman" w:hAnsi="Times New Roman" w:cs="Times New Roman"/>
          <w:sz w:val="24"/>
          <w:szCs w:val="24"/>
        </w:rPr>
        <w:t>Ber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i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na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B726F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A06E45">
        <w:rPr>
          <w:rFonts w:ascii="Times New Roman" w:hAnsi="Times New Roman" w:cs="Times New Roman"/>
          <w:sz w:val="24"/>
          <w:szCs w:val="24"/>
        </w:rPr>
        <w:t>persegi</w:t>
      </w:r>
      <w:proofErr w:type="spellEnd"/>
      <w:proofErr w:type="gramEnd"/>
      <w:r w:rsidRPr="00A06E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06E45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A06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E45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A06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E45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A06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E45">
        <w:rPr>
          <w:rFonts w:ascii="Times New Roman" w:hAnsi="Times New Roman" w:cs="Times New Roman"/>
          <w:sz w:val="24"/>
          <w:szCs w:val="24"/>
        </w:rPr>
        <w:t>adat</w:t>
      </w:r>
      <w:proofErr w:type="spellEnd"/>
      <w:r w:rsidRPr="00A06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E45">
        <w:rPr>
          <w:rFonts w:ascii="Times New Roman" w:hAnsi="Times New Roman" w:cs="Times New Roman"/>
          <w:sz w:val="24"/>
          <w:szCs w:val="24"/>
        </w:rPr>
        <w:t>karo</w:t>
      </w:r>
      <w:proofErr w:type="spellEnd"/>
      <w:r w:rsidRPr="00A06E4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A06E45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A06E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06E4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A06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E45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A06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E45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A06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E45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A06E45">
        <w:rPr>
          <w:rFonts w:ascii="Times New Roman" w:hAnsi="Times New Roman" w:cs="Times New Roman"/>
          <w:sz w:val="24"/>
          <w:szCs w:val="24"/>
        </w:rPr>
        <w:t xml:space="preserve"> 12cm.</w:t>
      </w:r>
    </w:p>
    <w:p w:rsidR="004B19FD" w:rsidRDefault="004B19FD" w:rsidP="004B19F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4D3F0D07" wp14:editId="06E393B2">
                <wp:simplePos x="0" y="0"/>
                <wp:positionH relativeFrom="column">
                  <wp:posOffset>1380131</wp:posOffset>
                </wp:positionH>
                <wp:positionV relativeFrom="paragraph">
                  <wp:posOffset>3534</wp:posOffset>
                </wp:positionV>
                <wp:extent cx="827809" cy="114300"/>
                <wp:effectExtent l="38100" t="57150" r="29845" b="19050"/>
                <wp:wrapNone/>
                <wp:docPr id="1946175892" name="Straight Arrow Connector 19461758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827809" cy="1143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8C6BF6C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946175892" o:spid="_x0000_s1026" type="#_x0000_t32" style="position:absolute;margin-left:108.65pt;margin-top:.3pt;width:65.2pt;height:9pt;flip:x y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" strokecolor="#c0504d [3205]" strokeweight="3pt">
                <v:stroke endarrow="block"/>
                <v:shadow on="t" color="black" opacity="22937f" origin=",.5" offset="0,.63889mm"/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12 cm</w:t>
      </w:r>
    </w:p>
    <w:p w:rsidR="004B19FD" w:rsidRDefault="004B19FD" w:rsidP="004B19FD">
      <w:p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</w:p>
    <w:p w:rsidR="004B19FD" w:rsidRPr="00732259" w:rsidRDefault="004B19FD" w:rsidP="004B19FD">
      <w:p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</w:p>
    <w:p w:rsidR="004B19FD" w:rsidRPr="0065438D" w:rsidRDefault="004B19FD" w:rsidP="007E4DE5">
      <w:pPr>
        <w:pStyle w:val="ListParagraph"/>
        <w:numPr>
          <w:ilvl w:val="0"/>
          <w:numId w:val="10"/>
        </w:numPr>
        <w:tabs>
          <w:tab w:val="left" w:pos="3828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5438D">
        <w:rPr>
          <w:rFonts w:ascii="Times New Roman" w:hAnsi="Times New Roman" w:cs="Times New Roman"/>
          <w:sz w:val="24"/>
          <w:szCs w:val="24"/>
        </w:rPr>
        <w:lastRenderedPageBreak/>
        <w:t>Gambarlah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egitig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kaki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4 </w:t>
      </w:r>
      <w:r w:rsidRPr="0065438D">
        <w:rPr>
          <w:rFonts w:ascii="Times New Roman" w:hAnsi="Times New Roman" w:cs="Times New Roman"/>
          <w:sz w:val="24"/>
          <w:szCs w:val="24"/>
        </w:rPr>
        <w:t xml:space="preserve">cm </w:t>
      </w:r>
      <w:proofErr w:type="spellStart"/>
      <w:r w:rsidRPr="0065438D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65438D">
        <w:rPr>
          <w:rFonts w:ascii="Times New Roman" w:hAnsi="Times New Roman" w:cs="Times New Roman"/>
          <w:sz w:val="24"/>
          <w:szCs w:val="24"/>
        </w:rPr>
        <w:t xml:space="preserve"> alas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65438D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5438D">
        <w:rPr>
          <w:rFonts w:ascii="Times New Roman" w:hAnsi="Times New Roman" w:cs="Times New Roman"/>
          <w:sz w:val="24"/>
          <w:szCs w:val="24"/>
        </w:rPr>
        <w:t>c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5438D">
        <w:rPr>
          <w:rFonts w:ascii="Times New Roman" w:hAnsi="Times New Roman" w:cs="Times New Roman"/>
          <w:sz w:val="24"/>
          <w:szCs w:val="24"/>
        </w:rPr>
        <w:t>!</w:t>
      </w:r>
      <w:proofErr w:type="gramEnd"/>
    </w:p>
    <w:p w:rsidR="004B19FD" w:rsidRPr="00732259" w:rsidRDefault="004B19FD" w:rsidP="007E4DE5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sa</w:t>
      </w:r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3F07"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3F07">
        <w:rPr>
          <w:rFonts w:ascii="Times New Roman" w:hAnsi="Times New Roman" w:cs="Times New Roman"/>
          <w:sz w:val="24"/>
          <w:szCs w:val="24"/>
        </w:rPr>
        <w:t>persegi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AC3F07">
        <w:rPr>
          <w:rFonts w:ascii="Times New Roman" w:hAnsi="Times New Roman" w:cs="Times New Roman"/>
          <w:sz w:val="24"/>
          <w:szCs w:val="24"/>
        </w:rPr>
        <w:t>a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r w:rsidRPr="007D22B7">
        <w:rPr>
          <w:rStyle w:val="Strong"/>
          <w:rFonts w:ascii="Times New Roman" w:hAnsi="Times New Roman" w:cs="Times New Roman"/>
          <w:sz w:val="24"/>
          <w:szCs w:val="24"/>
        </w:rPr>
        <w:t>6 meter</w:t>
      </w:r>
      <w:r w:rsidRPr="007D22B7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</w:t>
      </w:r>
      <w:r w:rsidRPr="00AC3F07">
        <w:rPr>
          <w:rFonts w:ascii="Times New Roman" w:hAnsi="Times New Roman" w:cs="Times New Roman"/>
          <w:sz w:val="24"/>
          <w:szCs w:val="24"/>
        </w:rPr>
        <w:t>erapa</w:t>
      </w:r>
      <w:r>
        <w:rPr>
          <w:rFonts w:ascii="Times New Roman" w:hAnsi="Times New Roman" w:cs="Times New Roman"/>
          <w:sz w:val="24"/>
          <w:szCs w:val="24"/>
        </w:rPr>
        <w:t>kah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D22B7">
        <w:rPr>
          <w:rStyle w:val="Strong"/>
          <w:rFonts w:ascii="Times New Roman" w:hAnsi="Times New Roman" w:cs="Times New Roman"/>
          <w:sz w:val="24"/>
          <w:szCs w:val="24"/>
        </w:rPr>
        <w:t>keliling</w:t>
      </w:r>
      <w:proofErr w:type="spellEnd"/>
      <w:r w:rsidRPr="00AC3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sa</w:t>
      </w:r>
      <w:r w:rsidRPr="00AC3F07">
        <w:rPr>
          <w:rFonts w:ascii="Times New Roman" w:hAnsi="Times New Roman" w:cs="Times New Roman"/>
          <w:sz w:val="24"/>
          <w:szCs w:val="24"/>
        </w:rPr>
        <w:t>?</w:t>
      </w: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proofErr w:type="spellStart"/>
      <w:r w:rsidRPr="00657A4E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  <w:proofErr w:type="spellEnd"/>
      <w:r w:rsidRPr="00657A4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Pr="00657A4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proofErr w:type="spellStart"/>
      <w:r w:rsidRPr="00657A4E">
        <w:rPr>
          <w:rFonts w:ascii="Times New Roman" w:hAnsi="Times New Roman" w:cs="Times New Roman"/>
          <w:b/>
          <w:bCs/>
          <w:sz w:val="24"/>
          <w:szCs w:val="24"/>
        </w:rPr>
        <w:t>Hasil</w:t>
      </w:r>
      <w:proofErr w:type="spellEnd"/>
      <w:r w:rsidRPr="00657A4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57A4E">
        <w:rPr>
          <w:rFonts w:ascii="Times New Roman" w:hAnsi="Times New Roman" w:cs="Times New Roman"/>
          <w:b/>
          <w:bCs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ostest</w:t>
      </w:r>
      <w:proofErr w:type="spellEnd"/>
    </w:p>
    <w:p w:rsidR="004B19FD" w:rsidRPr="0037730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  <w:lang w:val="en-US"/>
        </w:rPr>
        <w:drawing>
          <wp:inline distT="0" distB="0" distL="0" distR="0" wp14:anchorId="40258878" wp14:editId="7AF12740">
            <wp:extent cx="4661444" cy="6849745"/>
            <wp:effectExtent l="0" t="0" r="6350" b="8255"/>
            <wp:docPr id="1946175902" name="Picture 19461759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6260" cy="68568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  <w:lang w:val="en-US"/>
        </w:rPr>
        <w:lastRenderedPageBreak/>
        <w:drawing>
          <wp:inline distT="0" distB="0" distL="0" distR="0" wp14:anchorId="76FF4C63" wp14:editId="3B226AC0">
            <wp:extent cx="4190121" cy="5748020"/>
            <wp:effectExtent l="0" t="0" r="1270" b="5080"/>
            <wp:docPr id="1946175903" name="Picture 19461759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1495" cy="5749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:rsidR="004B19FD" w:rsidRPr="0069582B" w:rsidRDefault="004B19FD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  <w:lang w:val="en-US"/>
        </w:rPr>
        <w:lastRenderedPageBreak/>
        <w:drawing>
          <wp:inline distT="0" distB="0" distL="0" distR="0" wp14:anchorId="160F8747" wp14:editId="6CC55B13">
            <wp:extent cx="4069080" cy="6028514"/>
            <wp:effectExtent l="0" t="0" r="7620" b="0"/>
            <wp:docPr id="1946175905" name="Picture 19461759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2286" cy="60332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4B19FD" w:rsidRPr="003201CF" w:rsidRDefault="004B19FD" w:rsidP="004B19FD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10. </w:t>
      </w:r>
      <w:proofErr w:type="spellStart"/>
      <w:r w:rsidRPr="003201CF">
        <w:rPr>
          <w:rFonts w:ascii="Times New Roman" w:hAnsi="Times New Roman" w:cs="Times New Roman"/>
          <w:b/>
          <w:bCs/>
          <w:sz w:val="24"/>
          <w:szCs w:val="24"/>
        </w:rPr>
        <w:t>Hasil</w:t>
      </w:r>
      <w:proofErr w:type="spellEnd"/>
      <w:r w:rsidRPr="003201C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201CF">
        <w:rPr>
          <w:rFonts w:ascii="Times New Roman" w:hAnsi="Times New Roman" w:cs="Times New Roman"/>
          <w:b/>
          <w:bCs/>
          <w:sz w:val="24"/>
          <w:szCs w:val="24"/>
        </w:rPr>
        <w:t>Peningkatan</w:t>
      </w:r>
      <w:proofErr w:type="spellEnd"/>
      <w:r w:rsidRPr="003201C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201CF">
        <w:rPr>
          <w:rFonts w:ascii="Times New Roman" w:hAnsi="Times New Roman" w:cs="Times New Roman"/>
          <w:b/>
          <w:bCs/>
          <w:sz w:val="24"/>
          <w:szCs w:val="24"/>
        </w:rPr>
        <w:t>Pemahaman</w:t>
      </w:r>
      <w:proofErr w:type="spellEnd"/>
      <w:r w:rsidRPr="003201C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201CF">
        <w:rPr>
          <w:rFonts w:ascii="Times New Roman" w:hAnsi="Times New Roman" w:cs="Times New Roman"/>
          <w:b/>
          <w:bCs/>
          <w:sz w:val="24"/>
          <w:szCs w:val="24"/>
        </w:rPr>
        <w:t>Konsep</w:t>
      </w:r>
      <w:proofErr w:type="spellEnd"/>
      <w:r w:rsidRPr="003201C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201CF">
        <w:rPr>
          <w:rFonts w:ascii="Times New Roman" w:hAnsi="Times New Roman" w:cs="Times New Roman"/>
          <w:b/>
          <w:bCs/>
          <w:sz w:val="24"/>
          <w:szCs w:val="24"/>
        </w:rPr>
        <w:t>Matematika</w:t>
      </w:r>
      <w:proofErr w:type="spellEnd"/>
      <w:r w:rsidRPr="003201C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201CF">
        <w:rPr>
          <w:rFonts w:ascii="Times New Roman" w:hAnsi="Times New Roman" w:cs="Times New Roman"/>
          <w:b/>
          <w:bCs/>
          <w:sz w:val="24"/>
          <w:szCs w:val="24"/>
        </w:rPr>
        <w:t>Siswa</w:t>
      </w:r>
      <w:proofErr w:type="spellEnd"/>
    </w:p>
    <w:p w:rsidR="004B19FD" w:rsidRDefault="004B19FD" w:rsidP="004B19FD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201CF">
        <w:rPr>
          <w:rFonts w:ascii="Times New Roman" w:hAnsi="Times New Roman" w:cs="Times New Roman"/>
          <w:b/>
          <w:bCs/>
          <w:sz w:val="24"/>
          <w:szCs w:val="24"/>
        </w:rPr>
        <w:t xml:space="preserve">                        </w:t>
      </w:r>
      <w:proofErr w:type="spellStart"/>
      <w:r w:rsidRPr="003201CF">
        <w:rPr>
          <w:rFonts w:ascii="Times New Roman" w:hAnsi="Times New Roman" w:cs="Times New Roman"/>
          <w:b/>
          <w:bCs/>
          <w:sz w:val="24"/>
          <w:szCs w:val="24"/>
        </w:rPr>
        <w:t>Kelas</w:t>
      </w:r>
      <w:proofErr w:type="spellEnd"/>
      <w:r w:rsidRPr="003201CF">
        <w:rPr>
          <w:rFonts w:ascii="Times New Roman" w:hAnsi="Times New Roman" w:cs="Times New Roman"/>
          <w:b/>
          <w:bCs/>
          <w:sz w:val="24"/>
          <w:szCs w:val="24"/>
        </w:rPr>
        <w:t xml:space="preserve"> IV SD </w:t>
      </w:r>
      <w:proofErr w:type="spellStart"/>
      <w:r w:rsidRPr="003201CF">
        <w:rPr>
          <w:rFonts w:ascii="Times New Roman" w:hAnsi="Times New Roman" w:cs="Times New Roman"/>
          <w:b/>
          <w:bCs/>
          <w:sz w:val="24"/>
          <w:szCs w:val="24"/>
        </w:rPr>
        <w:t>Negeri</w:t>
      </w:r>
      <w:proofErr w:type="spellEnd"/>
      <w:r w:rsidRPr="003201CF">
        <w:rPr>
          <w:rFonts w:ascii="Times New Roman" w:hAnsi="Times New Roman" w:cs="Times New Roman"/>
          <w:b/>
          <w:bCs/>
          <w:sz w:val="24"/>
          <w:szCs w:val="24"/>
        </w:rPr>
        <w:t xml:space="preserve"> 102004 </w:t>
      </w:r>
      <w:proofErr w:type="spellStart"/>
      <w:r w:rsidRPr="003201CF">
        <w:rPr>
          <w:rFonts w:ascii="Times New Roman" w:hAnsi="Times New Roman" w:cs="Times New Roman"/>
          <w:b/>
          <w:bCs/>
          <w:sz w:val="24"/>
          <w:szCs w:val="24"/>
        </w:rPr>
        <w:t>Tiga</w:t>
      </w:r>
      <w:proofErr w:type="spellEnd"/>
      <w:r w:rsidRPr="003201C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201CF">
        <w:rPr>
          <w:rFonts w:ascii="Times New Roman" w:hAnsi="Times New Roman" w:cs="Times New Roman"/>
          <w:b/>
          <w:bCs/>
          <w:sz w:val="24"/>
          <w:szCs w:val="24"/>
        </w:rPr>
        <w:t>Juhar</w:t>
      </w:r>
      <w:proofErr w:type="spellEnd"/>
    </w:p>
    <w:p w:rsidR="004B19FD" w:rsidRPr="003201CF" w:rsidRDefault="004B19FD" w:rsidP="004B19FD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47"/>
        <w:gridCol w:w="1084"/>
        <w:gridCol w:w="1103"/>
        <w:gridCol w:w="3019"/>
      </w:tblGrid>
      <w:tr w:rsidR="004B19FD" w:rsidRPr="00E242CD" w:rsidTr="0054498C">
        <w:tc>
          <w:tcPr>
            <w:tcW w:w="2947" w:type="dxa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a</w:t>
            </w:r>
            <w:proofErr w:type="spellEnd"/>
          </w:p>
        </w:tc>
        <w:tc>
          <w:tcPr>
            <w:tcW w:w="1084" w:type="dxa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etest</w:t>
            </w:r>
            <w:proofErr w:type="spellEnd"/>
          </w:p>
        </w:tc>
        <w:tc>
          <w:tcPr>
            <w:tcW w:w="1103" w:type="dxa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sttest</w:t>
            </w:r>
            <w:proofErr w:type="spellEnd"/>
          </w:p>
        </w:tc>
        <w:tc>
          <w:tcPr>
            <w:tcW w:w="3019" w:type="dxa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ningkatan</w:t>
            </w:r>
            <w:proofErr w:type="spellEnd"/>
            <w:r w:rsidRPr="00E242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E242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mahaman</w:t>
            </w:r>
            <w:proofErr w:type="spellEnd"/>
            <w:r w:rsidRPr="00E242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E242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onsep</w:t>
            </w:r>
            <w:proofErr w:type="spellEnd"/>
            <w:r w:rsidRPr="00E242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E242C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iswa</w:t>
            </w:r>
            <w:proofErr w:type="spellEnd"/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Adirajad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im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ubis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3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Agni Br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arus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0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Akbar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eont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arus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0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5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0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Aldi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ansiskus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inting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Aliando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arus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0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Aliando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embiring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1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Arjun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inting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6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rayen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inting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0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5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0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Calvin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isiantr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arus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0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5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alant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arus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5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5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o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heo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arus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3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kel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reman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rigan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8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Ica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Valen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Br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Naibaho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l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usanti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Jeanne Angela Br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rigan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0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0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Maxi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arus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5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5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str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Br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rigan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5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Nikolas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ulo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hd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. Azan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rigan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5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Nayl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Ayu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ardede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0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Rak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rigan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0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5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0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Rahel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rigan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5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9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Relit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Br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inting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rahim Pasha</w:t>
            </w:r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5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3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lastRenderedPageBreak/>
              <w:t xml:space="preserve">Sabina Br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inting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0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elpani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rangin-Angin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0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0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0%</w:t>
            </w:r>
          </w:p>
        </w:tc>
      </w:tr>
      <w:tr w:rsidR="004B19FD" w:rsidRPr="00E242CD" w:rsidTr="0054498C">
        <w:tc>
          <w:tcPr>
            <w:tcW w:w="2947" w:type="dxa"/>
            <w:vAlign w:val="center"/>
          </w:tcPr>
          <w:p w:rsidR="004B19FD" w:rsidRPr="00E242CD" w:rsidRDefault="004B19FD" w:rsidP="0054498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Yuda</w:t>
            </w:r>
            <w:proofErr w:type="spellEnd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rema</w:t>
            </w:r>
            <w:proofErr w:type="spellEnd"/>
          </w:p>
        </w:tc>
        <w:tc>
          <w:tcPr>
            <w:tcW w:w="1084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  <w:tc>
          <w:tcPr>
            <w:tcW w:w="1103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5</w:t>
            </w:r>
          </w:p>
        </w:tc>
        <w:tc>
          <w:tcPr>
            <w:tcW w:w="3019" w:type="dxa"/>
            <w:vAlign w:val="center"/>
          </w:tcPr>
          <w:p w:rsidR="004B19FD" w:rsidRPr="00E242CD" w:rsidRDefault="004B19FD" w:rsidP="0054498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42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9%</w:t>
            </w:r>
          </w:p>
        </w:tc>
      </w:tr>
    </w:tbl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4B19FD" w:rsidRPr="00F809F9" w:rsidRDefault="004B19FD" w:rsidP="004B19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60288" behindDoc="0" locked="0" layoutInCell="1" allowOverlap="1" wp14:anchorId="6D0E500D" wp14:editId="5921F729">
            <wp:simplePos x="0" y="0"/>
            <wp:positionH relativeFrom="column">
              <wp:posOffset>2687955</wp:posOffset>
            </wp:positionH>
            <wp:positionV relativeFrom="paragraph">
              <wp:posOffset>457835</wp:posOffset>
            </wp:positionV>
            <wp:extent cx="2500630" cy="1929130"/>
            <wp:effectExtent l="0" t="0" r="0" b="0"/>
            <wp:wrapSquare wrapText="bothSides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0630" cy="1929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en-US"/>
        </w:rPr>
        <w:drawing>
          <wp:anchor distT="0" distB="0" distL="114300" distR="114300" simplePos="0" relativeHeight="251674624" behindDoc="0" locked="0" layoutInCell="1" allowOverlap="1" wp14:anchorId="0713C414" wp14:editId="1C55E120">
            <wp:simplePos x="0" y="0"/>
            <wp:positionH relativeFrom="margin">
              <wp:align>left</wp:align>
            </wp:positionH>
            <wp:positionV relativeFrom="paragraph">
              <wp:posOffset>470535</wp:posOffset>
            </wp:positionV>
            <wp:extent cx="2603500" cy="1939290"/>
            <wp:effectExtent l="0" t="0" r="6350" b="3810"/>
            <wp:wrapSquare wrapText="bothSides"/>
            <wp:docPr id="1946175899" name="Picture 19461758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7387" cy="19496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proofErr w:type="spellStart"/>
      <w:r w:rsidRPr="00F809F9">
        <w:rPr>
          <w:rFonts w:ascii="Times New Roman" w:hAnsi="Times New Roman" w:cs="Times New Roman"/>
          <w:b/>
          <w:bCs/>
          <w:sz w:val="24"/>
          <w:szCs w:val="24"/>
        </w:rPr>
        <w:t>Lampiran</w:t>
      </w:r>
      <w:proofErr w:type="spellEnd"/>
      <w:r w:rsidRPr="00F809F9">
        <w:rPr>
          <w:rFonts w:ascii="Times New Roman" w:hAnsi="Times New Roman" w:cs="Times New Roman"/>
          <w:b/>
          <w:bCs/>
          <w:sz w:val="24"/>
          <w:szCs w:val="24"/>
        </w:rPr>
        <w:t xml:space="preserve"> 10. </w:t>
      </w:r>
      <w:proofErr w:type="spellStart"/>
      <w:r w:rsidRPr="00F809F9">
        <w:rPr>
          <w:rFonts w:ascii="Times New Roman" w:hAnsi="Times New Roman" w:cs="Times New Roman"/>
          <w:b/>
          <w:bCs/>
          <w:sz w:val="24"/>
          <w:szCs w:val="24"/>
        </w:rPr>
        <w:t>Dokumentasi</w:t>
      </w:r>
      <w:proofErr w:type="spellEnd"/>
    </w:p>
    <w:p w:rsidR="00E81CD7" w:rsidRDefault="00E81CD7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81CD7" w:rsidRDefault="00E81CD7" w:rsidP="00E81CD7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E81CD7" w:rsidRDefault="00E81CD7" w:rsidP="00E81CD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78720" behindDoc="0" locked="0" layoutInCell="1" allowOverlap="1" wp14:anchorId="2B9C86C1" wp14:editId="2EEA6DBC">
            <wp:simplePos x="0" y="0"/>
            <wp:positionH relativeFrom="column">
              <wp:posOffset>-87630</wp:posOffset>
            </wp:positionH>
            <wp:positionV relativeFrom="paragraph">
              <wp:posOffset>-106680</wp:posOffset>
            </wp:positionV>
            <wp:extent cx="5039995" cy="7005955"/>
            <wp:effectExtent l="0" t="0" r="8255" b="4445"/>
            <wp:wrapNone/>
            <wp:docPr id="1946175901" name="Picture 1946175901" descr="C:\Users\berkah-3\AppData\Local\Temp\Rar$DIa1220.20382\CamScanner 25-01-2026 16.42_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rkah-3\AppData\Local\Temp\Rar$DIa1220.20382\CamScanner 25-01-2026 16.42_4.jpg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005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81CD7" w:rsidRDefault="00E81CD7" w:rsidP="00E81CD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9744" behindDoc="0" locked="0" layoutInCell="1" allowOverlap="1" wp14:anchorId="7280940B" wp14:editId="49BC6687">
            <wp:simplePos x="0" y="0"/>
            <wp:positionH relativeFrom="column">
              <wp:posOffset>45720</wp:posOffset>
            </wp:positionH>
            <wp:positionV relativeFrom="paragraph">
              <wp:posOffset>36195</wp:posOffset>
            </wp:positionV>
            <wp:extent cx="5028617" cy="7247124"/>
            <wp:effectExtent l="0" t="0" r="635" b="0"/>
            <wp:wrapNone/>
            <wp:docPr id="63" name="Picture 63" descr="C:\Users\berkah-3\AppData\Local\Temp\Rar$DIa1220.29960\CamScanner 25-01-2026 16.42_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rkah-3\AppData\Local\Temp\Rar$DIa1220.29960\CamScanner 25-01-2026 16.42_5.jpg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8617" cy="72471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829D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81CD7" w:rsidRDefault="00E81CD7" w:rsidP="00E81CD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80768" behindDoc="0" locked="0" layoutInCell="1" allowOverlap="1" wp14:anchorId="5BB61E89" wp14:editId="74BE5145">
            <wp:simplePos x="0" y="0"/>
            <wp:positionH relativeFrom="column">
              <wp:posOffset>150496</wp:posOffset>
            </wp:positionH>
            <wp:positionV relativeFrom="paragraph">
              <wp:posOffset>121920</wp:posOffset>
            </wp:positionV>
            <wp:extent cx="4800600" cy="6930390"/>
            <wp:effectExtent l="0" t="0" r="0" b="3810"/>
            <wp:wrapNone/>
            <wp:docPr id="1946175904" name="Picture 1946175904" descr="C:\Users\berkah-3\AppData\Local\Temp\Rar$DIa1220.1980\CamScanner 25-01-2026 16.42_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rkah-3\AppData\Local\Temp\Rar$DIa1220.1980\CamScanner 25-01-2026 16.42_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24" t="1755" r="1701"/>
                    <a:stretch/>
                  </pic:blipFill>
                  <pic:spPr bwMode="auto">
                    <a:xfrm>
                      <a:off x="0" y="0"/>
                      <a:ext cx="4800600" cy="6930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81CD7" w:rsidRDefault="00E81CD7" w:rsidP="00E81CD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81792" behindDoc="0" locked="0" layoutInCell="1" allowOverlap="1" wp14:anchorId="4440CCA9" wp14:editId="04F84E55">
            <wp:simplePos x="0" y="0"/>
            <wp:positionH relativeFrom="column">
              <wp:posOffset>160020</wp:posOffset>
            </wp:positionH>
            <wp:positionV relativeFrom="paragraph">
              <wp:posOffset>-1905</wp:posOffset>
            </wp:positionV>
            <wp:extent cx="4714875" cy="6515100"/>
            <wp:effectExtent l="0" t="0" r="9525" b="0"/>
            <wp:wrapNone/>
            <wp:docPr id="1946175906" name="Picture 1946175906" descr="C:\Users\berkah-3\AppData\Local\Temp\Rar$DIa1220.4754\CamScanner 25-01-2026 16.42_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erkah-3\AppData\Local\Temp\Rar$DIa1220.4754\CamScanner 25-01-2026 16.42_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57" t="1013" r="3946"/>
                    <a:stretch/>
                  </pic:blipFill>
                  <pic:spPr bwMode="auto">
                    <a:xfrm>
                      <a:off x="0" y="0"/>
                      <a:ext cx="4714875" cy="6515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81CD7" w:rsidRDefault="00E81CD7" w:rsidP="00E81CD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82816" behindDoc="0" locked="0" layoutInCell="1" allowOverlap="1" wp14:anchorId="44E1CBAD" wp14:editId="254F798D">
            <wp:simplePos x="0" y="0"/>
            <wp:positionH relativeFrom="column">
              <wp:posOffset>160020</wp:posOffset>
            </wp:positionH>
            <wp:positionV relativeFrom="paragraph">
              <wp:posOffset>93345</wp:posOffset>
            </wp:positionV>
            <wp:extent cx="4714875" cy="6606540"/>
            <wp:effectExtent l="0" t="0" r="9525" b="3810"/>
            <wp:wrapNone/>
            <wp:docPr id="1946175907" name="Picture 1946175907" descr="C:\Users\berkah-3\AppData\Local\Temp\Rar$DIa1220.48392\CamScanner 25-01-2026 16.42_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erkah-3\AppData\Local\Temp\Rar$DIa1220.48392\CamScanner 25-01-2026 16.42_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13" t="1421" r="3213"/>
                    <a:stretch/>
                  </pic:blipFill>
                  <pic:spPr bwMode="auto">
                    <a:xfrm>
                      <a:off x="0" y="0"/>
                      <a:ext cx="4714875" cy="6606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81CD7" w:rsidRDefault="00E81CD7" w:rsidP="00E81CD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83840" behindDoc="0" locked="0" layoutInCell="1" allowOverlap="1" wp14:anchorId="74F6D78F" wp14:editId="3CB871C6">
            <wp:simplePos x="0" y="0"/>
            <wp:positionH relativeFrom="column">
              <wp:posOffset>64135</wp:posOffset>
            </wp:positionH>
            <wp:positionV relativeFrom="paragraph">
              <wp:posOffset>17145</wp:posOffset>
            </wp:positionV>
            <wp:extent cx="4829175" cy="6838950"/>
            <wp:effectExtent l="0" t="0" r="9525" b="0"/>
            <wp:wrapNone/>
            <wp:docPr id="1946175908" name="Picture 1946175908" descr="C:\Users\berkah-3\AppData\Local\Temp\Rar$DIa1220.9878\CamScanner 25-01-2026 16.42_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berkah-3\AppData\Local\Temp\Rar$DIa1220.9878\CamScanner 25-01-2026 16.42_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19" r="3105"/>
                    <a:stretch/>
                  </pic:blipFill>
                  <pic:spPr bwMode="auto">
                    <a:xfrm>
                      <a:off x="0" y="0"/>
                      <a:ext cx="4829175" cy="6838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4214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81CD7" w:rsidRDefault="00E81CD7" w:rsidP="00E81CD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br w:type="pag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84864" behindDoc="0" locked="0" layoutInCell="1" allowOverlap="1" wp14:anchorId="0AF19745" wp14:editId="7144D97A">
            <wp:simplePos x="0" y="0"/>
            <wp:positionH relativeFrom="column">
              <wp:posOffset>-1905</wp:posOffset>
            </wp:positionH>
            <wp:positionV relativeFrom="paragraph">
              <wp:posOffset>-1905</wp:posOffset>
            </wp:positionV>
            <wp:extent cx="5039995" cy="6882024"/>
            <wp:effectExtent l="0" t="0" r="8255" b="0"/>
            <wp:wrapNone/>
            <wp:docPr id="1946175909" name="Picture 1946175909" descr="C:\Users\berkah-3\AppData\Local\Temp\Rar$DIa1220.16675\CamScanner 25-01-2026 16.42_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berkah-3\AppData\Local\Temp\Rar$DIa1220.16675\CamScanner 25-01-2026 16.42_10.jpg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8820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81CD7" w:rsidRDefault="00E81CD7" w:rsidP="00E81CD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85888" behindDoc="0" locked="0" layoutInCell="1" allowOverlap="1" wp14:anchorId="79580BFC" wp14:editId="41D0CDB0">
            <wp:simplePos x="0" y="0"/>
            <wp:positionH relativeFrom="column">
              <wp:posOffset>64770</wp:posOffset>
            </wp:positionH>
            <wp:positionV relativeFrom="paragraph">
              <wp:posOffset>-1905</wp:posOffset>
            </wp:positionV>
            <wp:extent cx="4838700" cy="6743700"/>
            <wp:effectExtent l="0" t="0" r="0" b="0"/>
            <wp:wrapNone/>
            <wp:docPr id="1946175911" name="Picture 1946175911" descr="C:\Users\berkah-3\AppData\Local\Temp\Rar$DIa1220.22665\CamScanner 25-01-2026 16.42_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berkah-3\AppData\Local\Temp\Rar$DIa1220.22665\CamScanner 25-01-2026 16.42_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23" t="1360" r="2646" b="2380"/>
                    <a:stretch/>
                  </pic:blipFill>
                  <pic:spPr bwMode="auto">
                    <a:xfrm>
                      <a:off x="0" y="0"/>
                      <a:ext cx="4838700" cy="6743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81CD7" w:rsidRDefault="00E81CD7" w:rsidP="00E81CD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86912" behindDoc="0" locked="0" layoutInCell="1" allowOverlap="1" wp14:anchorId="026FBE9F" wp14:editId="13F07989">
                <wp:simplePos x="0" y="0"/>
                <wp:positionH relativeFrom="column">
                  <wp:posOffset>-144780</wp:posOffset>
                </wp:positionH>
                <wp:positionV relativeFrom="paragraph">
                  <wp:posOffset>17145</wp:posOffset>
                </wp:positionV>
                <wp:extent cx="5038725" cy="6581775"/>
                <wp:effectExtent l="0" t="0" r="9525" b="9525"/>
                <wp:wrapNone/>
                <wp:docPr id="1946175914" name="Group 19461759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038725" cy="6581775"/>
                          <a:chOff x="2867025" y="180975"/>
                          <a:chExt cx="5038725" cy="6581775"/>
                        </a:xfrm>
                      </wpg:grpSpPr>
                      <pic:pic xmlns:pic="http://schemas.openxmlformats.org/drawingml/2006/picture">
                        <pic:nvPicPr>
                          <pic:cNvPr id="1946175912" name="Picture 1946175912" descr="C:\Users\berkah-3\AppData\Local\Temp\Rar$DIa1220.29578\CamScanner 25-01-2026 16.42_12.jpg"/>
                          <pic:cNvPicPr>
                            <a:picLocks noChangeAspect="1"/>
                          </pic:cNvPicPr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67025" y="180975"/>
                            <a:ext cx="5038725" cy="6581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946175913" name="Picture 1946175913" descr="C:\Users\berkah-3\Pictures\TAMA.jpg"/>
                          <pic:cNvPicPr>
                            <a:picLocks noChangeAspect="1"/>
                          </pic:cNvPicPr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6829425" y="1047750"/>
                            <a:ext cx="895350" cy="11906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575DA4DE" id="Group 1946175914" o:spid="_x0000_s1026" style="position:absolute;margin-left:-11.4pt;margin-top:1.35pt;width:396.75pt;height:518.25pt;z-index:251686912" coordorigin="28670,1809" coordsize="50387,6581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cSY54bkj5csp&#10;GQevHArodDcyWxWPBRfbBz/hWBaT+ZMSSQsqg4I+7xj8BxW7pLs+4hvldQowc4wAK1qJt69CKSvc&#10;1wQQCOQaKbGpVQCc4FOrIsKKKKACiihhuBHTNAEMcjncCRnPy/SnbnaJSuCTRDCBGAeTnNPwFAXk&#10;CgCOZXfAAyOM+nWpFPOOcimiIiYtk7cdM0+gAoozmigAooooAKKKKACiiigAOcHHWgZ5zRRQAUUU&#10;UAFFFFABRRRQAUUUUAFFFFABRQRnrm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FWwTy4iNuFPPPJq1VW3uS8a7hhjjNWqb7&#10;mdN6WCiiik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ZdvMHlVmHJOVXp+f4VpRNuQHGKpWU4lcoCGCAc9P8APSr9BlSt&#10;a6Cg88dKKKDUAMcZJ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Qc9uKACigZA5OTRQAUUUUAFFFFABRRRQAUUUUAFFFFABRRRQAUUUUA&#10;FFFFABRRRQAUUUUAFFFFABRRRQAUUUUAFFFFABRRRQAY6n1ooooAKKKKAKNtJ6hg+ADV6qKyJCm5&#10;mG1sc+hq9RKLTMqT0Ciiig1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946175912" o:spid="_x0000_s1027" type="#_x0000_t75" style="position:absolute;left:28670;top:1809;width:50387;height:6581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">
                  <v:imagedata r:id="rId43" o:title="CamScanner 25-01-2026 16.42_12"/>
                  <v:path arrowok="t"/>
                </v:shape>
                <v:shape id="Picture 1946175913" o:spid="_x0000_s1028" type="#_x0000_t75" style="position:absolute;left:68294;top:10477;width:8953;height:1190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">
                  <v:imagedata r:id="rId44" o:title="TAMA"/>
                  <v:path arrowok="t"/>
                </v:shape>
              </v:group>
            </w:pict>
          </mc:Fallback>
        </mc:AlternateContent>
      </w:r>
      <w:r w:rsidRPr="00B4214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09F9">
        <w:t xml:space="preserve"> </w:t>
      </w:r>
    </w:p>
    <w:p w:rsidR="004B19FD" w:rsidRDefault="004B19FD" w:rsidP="004B19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719BA" w:rsidRPr="004B19FD" w:rsidRDefault="004719BA" w:rsidP="004B19FD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4719BA" w:rsidRPr="004B19FD" w:rsidSect="00A74C93">
      <w:headerReference w:type="even" r:id="rId45"/>
      <w:headerReference w:type="default" r:id="rId46"/>
      <w:footerReference w:type="even" r:id="rId47"/>
      <w:footerReference w:type="default" r:id="rId48"/>
      <w:headerReference w:type="first" r:id="rId49"/>
      <w:footerReference w:type="first" r:id="rId50"/>
      <w:pgSz w:w="11906" w:h="16838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20594" w:rsidRDefault="00420594" w:rsidP="000E2386">
      <w:pPr>
        <w:spacing w:after="0" w:line="240" w:lineRule="auto"/>
      </w:pPr>
      <w:r>
        <w:separator/>
      </w:r>
    </w:p>
  </w:endnote>
  <w:endnote w:type="continuationSeparator" w:id="0">
    <w:p w:rsidR="00420594" w:rsidRDefault="00420594" w:rsidP="000E23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E2386" w:rsidRDefault="000E238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E2386" w:rsidRDefault="000E2386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E2386" w:rsidRDefault="000E238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20594" w:rsidRDefault="00420594" w:rsidP="000E2386">
      <w:pPr>
        <w:spacing w:after="0" w:line="240" w:lineRule="auto"/>
      </w:pPr>
      <w:r>
        <w:separator/>
      </w:r>
    </w:p>
  </w:footnote>
  <w:footnote w:type="continuationSeparator" w:id="0">
    <w:p w:rsidR="00420594" w:rsidRDefault="00420594" w:rsidP="000E238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E2386" w:rsidRDefault="000B747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274450" o:spid="_x0000_s2077" type="#_x0000_t75" style="position:absolute;margin-left:0;margin-top:0;width:396.5pt;height:390.7pt;z-index:-25164492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E2386" w:rsidRDefault="000B747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274451" o:spid="_x0000_s2078" type="#_x0000_t75" style="position:absolute;margin-left:0;margin-top:0;width:396.5pt;height:390.7pt;z-index:-25164390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E2386" w:rsidRDefault="000B747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274449" o:spid="_x0000_s2076" type="#_x0000_t75" style="position:absolute;margin-left:0;margin-top:0;width:396.5pt;height:390.7pt;z-index:-25164595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E6F7DA9"/>
    <w:multiLevelType w:val="hybridMultilevel"/>
    <w:tmpl w:val="D0C468BE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1617B39"/>
    <w:multiLevelType w:val="hybridMultilevel"/>
    <w:tmpl w:val="AD588E26"/>
    <w:lvl w:ilvl="0" w:tplc="AFC6C8C2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41C0884"/>
    <w:multiLevelType w:val="hybridMultilevel"/>
    <w:tmpl w:val="D0C468BE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09271C7"/>
    <w:multiLevelType w:val="hybridMultilevel"/>
    <w:tmpl w:val="5B2AC83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4127F69"/>
    <w:multiLevelType w:val="hybridMultilevel"/>
    <w:tmpl w:val="5B2AC83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5962A36"/>
    <w:multiLevelType w:val="hybridMultilevel"/>
    <w:tmpl w:val="1BAC0D94"/>
    <w:lvl w:ilvl="0" w:tplc="7116B7C6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39D29B52">
      <w:start w:val="1"/>
      <w:numFmt w:val="lowerLetter"/>
      <w:lvlText w:val="%2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C6C77A6"/>
    <w:multiLevelType w:val="hybridMultilevel"/>
    <w:tmpl w:val="5B2AC83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41539CF"/>
    <w:multiLevelType w:val="hybridMultilevel"/>
    <w:tmpl w:val="AD588E26"/>
    <w:lvl w:ilvl="0" w:tplc="AFC6C8C2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739E484A"/>
    <w:multiLevelType w:val="hybridMultilevel"/>
    <w:tmpl w:val="AD588E26"/>
    <w:lvl w:ilvl="0" w:tplc="AFC6C8C2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DCF2F90"/>
    <w:multiLevelType w:val="hybridMultilevel"/>
    <w:tmpl w:val="7F4E318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3"/>
  </w:num>
  <w:num w:numId="3">
    <w:abstractNumId w:val="7"/>
  </w:num>
  <w:num w:numId="4">
    <w:abstractNumId w:val="6"/>
  </w:num>
  <w:num w:numId="5">
    <w:abstractNumId w:val="1"/>
  </w:num>
  <w:num w:numId="6">
    <w:abstractNumId w:val="4"/>
  </w:num>
  <w:num w:numId="7">
    <w:abstractNumId w:val="2"/>
  </w:num>
  <w:num w:numId="8">
    <w:abstractNumId w:val="5"/>
  </w:num>
  <w:num w:numId="9">
    <w:abstractNumId w:val="0"/>
  </w:num>
  <w:num w:numId="10">
    <w:abstractNumId w:val="9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ka6EHI5x3HozT048OEJs1on5mMWbA2OVn4f+2TRCoM/KCMfzOuvEjiNOGbf/6ZsgbvOknQhPyz55Loin3J9QCA==" w:salt="q5FP/gGRS5A+An4N8fFNUg=="/>
  <w:defaultTabStop w:val="720"/>
  <w:characterSpacingControl w:val="doNotCompress"/>
  <w:hdrShapeDefaults>
    <o:shapedefaults v:ext="edit" spidmax="2079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E2386"/>
    <w:rsid w:val="00013956"/>
    <w:rsid w:val="000B7479"/>
    <w:rsid w:val="000E2386"/>
    <w:rsid w:val="003C6469"/>
    <w:rsid w:val="00420594"/>
    <w:rsid w:val="004719BA"/>
    <w:rsid w:val="004B19FD"/>
    <w:rsid w:val="0055463A"/>
    <w:rsid w:val="00687520"/>
    <w:rsid w:val="007E4DE5"/>
    <w:rsid w:val="00876BA0"/>
    <w:rsid w:val="00A74C93"/>
    <w:rsid w:val="00E81C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79"/>
    <o:shapelayout v:ext="edit">
      <o:idmap v:ext="edit" data="1"/>
    </o:shapelayout>
  </w:shapeDefaults>
  <w:decimalSymbol w:val="."/>
  <w:listSeparator w:val=","/>
  <w15:docId w15:val="{72D973CD-16AB-40B2-8F9B-84AC5FD5C1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E2386"/>
    <w:pPr>
      <w:spacing w:after="160" w:line="259" w:lineRule="auto"/>
    </w:pPr>
    <w:rPr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3C646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76BA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74C9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74C93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E23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E2386"/>
  </w:style>
  <w:style w:type="paragraph" w:styleId="Footer">
    <w:name w:val="footer"/>
    <w:basedOn w:val="Normal"/>
    <w:link w:val="FooterChar"/>
    <w:uiPriority w:val="99"/>
    <w:unhideWhenUsed/>
    <w:rsid w:val="000E23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E2386"/>
  </w:style>
  <w:style w:type="character" w:customStyle="1" w:styleId="Heading1Char">
    <w:name w:val="Heading 1 Char"/>
    <w:basedOn w:val="DefaultParagraphFont"/>
    <w:link w:val="Heading1"/>
    <w:uiPriority w:val="9"/>
    <w:rsid w:val="003C6469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ID"/>
    </w:rPr>
  </w:style>
  <w:style w:type="paragraph" w:styleId="ListParagraph">
    <w:name w:val="List Paragraph"/>
    <w:basedOn w:val="Normal"/>
    <w:uiPriority w:val="34"/>
    <w:qFormat/>
    <w:rsid w:val="003C646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C6469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3C6469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3C6469"/>
    <w:pPr>
      <w:tabs>
        <w:tab w:val="right" w:leader="dot" w:pos="7927"/>
      </w:tabs>
      <w:spacing w:after="100"/>
    </w:pPr>
    <w:rPr>
      <w:rFonts w:ascii="Times New Roman" w:eastAsia="Times New Roman" w:hAnsi="Times New Roman" w:cs="Times New Roman"/>
      <w:b/>
      <w:bCs/>
      <w:noProof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3C6469"/>
    <w:pPr>
      <w:tabs>
        <w:tab w:val="left" w:pos="567"/>
        <w:tab w:val="right" w:leader="dot" w:pos="7927"/>
      </w:tabs>
      <w:spacing w:after="100"/>
      <w:ind w:left="142"/>
    </w:pPr>
    <w:rPr>
      <w:rFonts w:ascii="Times New Roman" w:hAnsi="Times New Roman" w:cs="Times New Roman"/>
      <w:bCs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3C6469"/>
    <w:pPr>
      <w:spacing w:after="100"/>
      <w:ind w:left="440"/>
    </w:pPr>
  </w:style>
  <w:style w:type="paragraph" w:styleId="TableofFigures">
    <w:name w:val="table of figures"/>
    <w:basedOn w:val="Normal"/>
    <w:next w:val="Normal"/>
    <w:uiPriority w:val="99"/>
    <w:unhideWhenUsed/>
    <w:rsid w:val="003C6469"/>
    <w:pPr>
      <w:spacing w:after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C646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6469"/>
    <w:rPr>
      <w:rFonts w:ascii="Tahoma" w:hAnsi="Tahoma" w:cs="Tahoma"/>
      <w:sz w:val="16"/>
      <w:szCs w:val="16"/>
      <w:lang w:val="en-ID"/>
    </w:rPr>
  </w:style>
  <w:style w:type="character" w:customStyle="1" w:styleId="Heading2Char">
    <w:name w:val="Heading 2 Char"/>
    <w:basedOn w:val="DefaultParagraphFont"/>
    <w:link w:val="Heading2"/>
    <w:uiPriority w:val="9"/>
    <w:rsid w:val="00876BA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ID"/>
    </w:rPr>
  </w:style>
  <w:style w:type="paragraph" w:styleId="NormalWeb">
    <w:name w:val="Normal (Web)"/>
    <w:basedOn w:val="Normal"/>
    <w:uiPriority w:val="99"/>
    <w:unhideWhenUsed/>
    <w:rsid w:val="00876B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character" w:customStyle="1" w:styleId="Heading3Char">
    <w:name w:val="Heading 3 Char"/>
    <w:basedOn w:val="DefaultParagraphFont"/>
    <w:link w:val="Heading3"/>
    <w:uiPriority w:val="9"/>
    <w:rsid w:val="00A74C93"/>
    <w:rPr>
      <w:rFonts w:asciiTheme="majorHAnsi" w:eastAsiaTheme="majorEastAsia" w:hAnsiTheme="majorHAnsi" w:cstheme="majorBidi"/>
      <w:b/>
      <w:bCs/>
      <w:color w:val="4F81BD" w:themeColor="accent1"/>
      <w:lang w:val="en-ID"/>
    </w:rPr>
  </w:style>
  <w:style w:type="character" w:customStyle="1" w:styleId="Heading4Char">
    <w:name w:val="Heading 4 Char"/>
    <w:basedOn w:val="DefaultParagraphFont"/>
    <w:link w:val="Heading4"/>
    <w:uiPriority w:val="9"/>
    <w:rsid w:val="00A74C93"/>
    <w:rPr>
      <w:rFonts w:asciiTheme="majorHAnsi" w:eastAsiaTheme="majorEastAsia" w:hAnsiTheme="majorHAnsi" w:cstheme="majorBidi"/>
      <w:b/>
      <w:bCs/>
      <w:i/>
      <w:iCs/>
      <w:color w:val="4F81BD" w:themeColor="accent1"/>
      <w:lang w:val="en-ID"/>
    </w:rPr>
  </w:style>
  <w:style w:type="paragraph" w:styleId="Caption">
    <w:name w:val="caption"/>
    <w:basedOn w:val="Normal"/>
    <w:next w:val="Normal"/>
    <w:uiPriority w:val="35"/>
    <w:unhideWhenUsed/>
    <w:qFormat/>
    <w:rsid w:val="00A74C93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table" w:styleId="TableGrid">
    <w:name w:val="Table Grid"/>
    <w:basedOn w:val="TableNormal"/>
    <w:uiPriority w:val="39"/>
    <w:rsid w:val="004719BA"/>
    <w:pPr>
      <w:spacing w:after="0" w:line="240" w:lineRule="auto"/>
    </w:pPr>
    <w:rPr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687520"/>
    <w:rPr>
      <w:color w:val="808080"/>
    </w:rPr>
  </w:style>
  <w:style w:type="paragraph" w:styleId="NoSpacing">
    <w:name w:val="No Spacing"/>
    <w:uiPriority w:val="1"/>
    <w:qFormat/>
    <w:rsid w:val="00687520"/>
    <w:pPr>
      <w:spacing w:after="0" w:line="240" w:lineRule="auto"/>
    </w:pPr>
    <w:rPr>
      <w:rFonts w:ascii="Calibri" w:eastAsia="Calibri" w:hAnsi="Calibri" w:cs="Calibri"/>
      <w:lang w:val="en-ID" w:eastAsia="en-ID"/>
    </w:rPr>
  </w:style>
  <w:style w:type="paragraph" w:customStyle="1" w:styleId="TableParagraph">
    <w:name w:val="Table Paragraph"/>
    <w:basedOn w:val="Normal"/>
    <w:uiPriority w:val="1"/>
    <w:qFormat/>
    <w:rsid w:val="0068752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87520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687520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687520"/>
    <w:rPr>
      <w:color w:val="800080" w:themeColor="followedHyperlink"/>
      <w:u w:val="single"/>
    </w:rPr>
  </w:style>
  <w:style w:type="paragraph" w:customStyle="1" w:styleId="query-text-line">
    <w:name w:val="query-text-line"/>
    <w:basedOn w:val="Normal"/>
    <w:rsid w:val="006875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character" w:styleId="Emphasis">
    <w:name w:val="Emphasis"/>
    <w:basedOn w:val="DefaultParagraphFont"/>
    <w:uiPriority w:val="20"/>
    <w:qFormat/>
    <w:rsid w:val="00687520"/>
    <w:rPr>
      <w:i/>
      <w:iCs/>
    </w:rPr>
  </w:style>
  <w:style w:type="paragraph" w:styleId="BodyText">
    <w:name w:val="Body Text"/>
    <w:basedOn w:val="Normal"/>
    <w:link w:val="BodyTextChar"/>
    <w:uiPriority w:val="1"/>
    <w:qFormat/>
    <w:rsid w:val="0068752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687520"/>
    <w:rPr>
      <w:rFonts w:ascii="Times New Roman" w:eastAsia="Times New Roman" w:hAnsi="Times New Roman" w:cs="Times New Roman"/>
      <w:sz w:val="24"/>
      <w:szCs w:val="24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jpeg"/><Relationship Id="rId18" Type="http://schemas.openxmlformats.org/officeDocument/2006/relationships/image" Target="media/image12.png"/><Relationship Id="rId26" Type="http://schemas.openxmlformats.org/officeDocument/2006/relationships/image" Target="media/image20.jpeg"/><Relationship Id="rId39" Type="http://schemas.openxmlformats.org/officeDocument/2006/relationships/image" Target="media/image33.jpeg"/><Relationship Id="rId3" Type="http://schemas.openxmlformats.org/officeDocument/2006/relationships/settings" Target="settings.xml"/><Relationship Id="rId21" Type="http://schemas.openxmlformats.org/officeDocument/2006/relationships/image" Target="media/image15.jpeg"/><Relationship Id="rId34" Type="http://schemas.openxmlformats.org/officeDocument/2006/relationships/image" Target="media/image28.jpeg"/><Relationship Id="rId42" Type="http://schemas.openxmlformats.org/officeDocument/2006/relationships/image" Target="media/image36.jpeg"/><Relationship Id="rId47" Type="http://schemas.openxmlformats.org/officeDocument/2006/relationships/footer" Target="footer1.xml"/><Relationship Id="rId50" Type="http://schemas.openxmlformats.org/officeDocument/2006/relationships/footer" Target="footer3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image" Target="media/image11.png"/><Relationship Id="rId25" Type="http://schemas.openxmlformats.org/officeDocument/2006/relationships/image" Target="media/image19.jpeg"/><Relationship Id="rId33" Type="http://schemas.openxmlformats.org/officeDocument/2006/relationships/image" Target="media/image27.jpeg"/><Relationship Id="rId38" Type="http://schemas.openxmlformats.org/officeDocument/2006/relationships/image" Target="media/image32.jpeg"/><Relationship Id="rId46" Type="http://schemas.openxmlformats.org/officeDocument/2006/relationships/header" Target="header2.xm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jpeg"/><Relationship Id="rId29" Type="http://schemas.openxmlformats.org/officeDocument/2006/relationships/image" Target="media/image23.jpeg"/><Relationship Id="rId41" Type="http://schemas.openxmlformats.org/officeDocument/2006/relationships/image" Target="media/image35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24" Type="http://schemas.openxmlformats.org/officeDocument/2006/relationships/image" Target="media/image18.jpeg"/><Relationship Id="rId32" Type="http://schemas.openxmlformats.org/officeDocument/2006/relationships/image" Target="media/image26.jpeg"/><Relationship Id="rId37" Type="http://schemas.openxmlformats.org/officeDocument/2006/relationships/image" Target="media/image31.jpeg"/><Relationship Id="rId40" Type="http://schemas.openxmlformats.org/officeDocument/2006/relationships/image" Target="media/image34.jpeg"/><Relationship Id="rId45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jpeg"/><Relationship Id="rId28" Type="http://schemas.openxmlformats.org/officeDocument/2006/relationships/image" Target="media/image22.jpeg"/><Relationship Id="rId36" Type="http://schemas.openxmlformats.org/officeDocument/2006/relationships/image" Target="media/image30.jpeg"/><Relationship Id="rId49" Type="http://schemas.openxmlformats.org/officeDocument/2006/relationships/header" Target="header3.xml"/><Relationship Id="rId10" Type="http://schemas.openxmlformats.org/officeDocument/2006/relationships/image" Target="media/image4.jpeg"/><Relationship Id="rId19" Type="http://schemas.openxmlformats.org/officeDocument/2006/relationships/image" Target="media/image13.png"/><Relationship Id="rId31" Type="http://schemas.openxmlformats.org/officeDocument/2006/relationships/image" Target="media/image25.jpeg"/><Relationship Id="rId44" Type="http://schemas.openxmlformats.org/officeDocument/2006/relationships/image" Target="media/image38.jpeg"/><Relationship Id="rId52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image" Target="media/image16.jpeg"/><Relationship Id="rId27" Type="http://schemas.openxmlformats.org/officeDocument/2006/relationships/image" Target="media/image21.jpeg"/><Relationship Id="rId30" Type="http://schemas.openxmlformats.org/officeDocument/2006/relationships/image" Target="media/image24.jpeg"/><Relationship Id="rId35" Type="http://schemas.openxmlformats.org/officeDocument/2006/relationships/image" Target="media/image29.jpeg"/><Relationship Id="rId43" Type="http://schemas.openxmlformats.org/officeDocument/2006/relationships/image" Target="media/image37.jpeg"/><Relationship Id="rId48" Type="http://schemas.openxmlformats.org/officeDocument/2006/relationships/footer" Target="footer2.xml"/><Relationship Id="rId8" Type="http://schemas.openxmlformats.org/officeDocument/2006/relationships/image" Target="media/image2.jpeg"/><Relationship Id="rId51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9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9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7</Pages>
  <Words>3090</Words>
  <Characters>17618</Characters>
  <Application>Microsoft Office Word</Application>
  <DocSecurity>0</DocSecurity>
  <Lines>146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6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hp</cp:lastModifiedBy>
  <cp:revision>2</cp:revision>
  <dcterms:created xsi:type="dcterms:W3CDTF">2026-01-27T03:30:00Z</dcterms:created>
  <dcterms:modified xsi:type="dcterms:W3CDTF">2026-01-27T03:30:00Z</dcterms:modified>
</cp:coreProperties>
</file>